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772706682"/>
        <w:docPartObj>
          <w:docPartGallery w:val="Cover Pages"/>
          <w:docPartUnique/>
        </w:docPartObj>
      </w:sdtPr>
      <w:sdtEndPr/>
      <w:sdtContent>
        <w:p w14:paraId="047E4F0A" w14:textId="6F3BECD2" w:rsidR="000B2D27" w:rsidRDefault="000B2D27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EBDE144" wp14:editId="693333FC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0" b="254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7085"/>
                                  <w:gridCol w:w="2180"/>
                                </w:tblGrid>
                                <w:tr w:rsidR="00F76C97" w14:paraId="44A45E76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4E782EC9" w14:textId="6AEBBE85" w:rsidR="00F76C97" w:rsidRDefault="00F76C97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70F8E7B4" wp14:editId="43BFF484">
                                            <wp:extent cx="4042015" cy="3959525"/>
                                            <wp:effectExtent l="0" t="0" r="0" b="3175"/>
                                            <wp:docPr id="1" name="Picture 1" descr="Graphical user interface&#10;&#10;Description automatically generated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1" name="Picture 1" descr="Graphical user interface&#10;&#10;Description automatically generated"/>
                                                    <pic:cNvPicPr/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>
                                                    <a:xfrm>
                                                      <a:off x="0" y="0"/>
                                                      <a:ext cx="4059940" cy="3977084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73A7A68A" w14:textId="7DA641ED" w:rsidR="00F76C97" w:rsidRDefault="00F76C97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Assignment 2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01ACEDF4" w14:textId="3BA494BB" w:rsidR="00F76C97" w:rsidRDefault="00F76C97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  <w:sz w:val="24"/>
                                              <w:szCs w:val="24"/>
                                            </w:rPr>
                                            <w:t>ITRI 61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p w14:paraId="623159D1" w14:textId="35A2A7A0" w:rsidR="00F76C97" w:rsidRDefault="00F76C97">
                                      <w:pPr>
                                        <w:pStyle w:val="NoSpacing"/>
                                        <w:rPr>
                                          <w:caps/>
                                          <w:color w:val="ED7D31" w:themeColor="accent2"/>
                                          <w:sz w:val="26"/>
                                          <w:szCs w:val="26"/>
                                        </w:rPr>
                                      </w:pPr>
                                    </w:p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1A4F9F44" w14:textId="483B5B66" w:rsidR="00F76C97" w:rsidRDefault="00F76C97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36"/>
                                          <w:szCs w:val="36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7B9DB33D" w14:textId="771371BC" w:rsidR="00F76C97" w:rsidRPr="00666F70" w:rsidRDefault="00F76C97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36"/>
                                              <w:szCs w:val="36"/>
                                            </w:rPr>
                                          </w:pPr>
                                          <w:r w:rsidRPr="00666F70">
                                            <w:rPr>
                                              <w:color w:val="ED7D31" w:themeColor="accent2"/>
                                              <w:sz w:val="36"/>
                                              <w:szCs w:val="36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BF22C8F" w14:textId="0039EF21" w:rsidR="00F76C97" w:rsidRDefault="004916F0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36"/>
                                            <w:szCs w:val="36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F76C97" w:rsidRPr="00666F70">
                                            <w:rPr>
                                              <w:color w:val="44546A" w:themeColor="text2"/>
                                              <w:sz w:val="36"/>
                                              <w:szCs w:val="36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70C8C016" w14:textId="77777777" w:rsidR="00F76C97" w:rsidRDefault="00F76C97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7EBDE144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7085"/>
                            <w:gridCol w:w="2180"/>
                          </w:tblGrid>
                          <w:tr w:rsidR="00F76C97" w14:paraId="44A45E76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4E782EC9" w14:textId="6AEBBE85" w:rsidR="00F76C97" w:rsidRDefault="00F76C97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70F8E7B4" wp14:editId="43BFF484">
                                      <wp:extent cx="4042015" cy="3959525"/>
                                      <wp:effectExtent l="0" t="0" r="0" b="3175"/>
                                      <wp:docPr id="1" name="Picture 1" descr="Graphical user interface&#10;&#10;Description automatically generated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" name="Picture 1" descr="Graphical user interface&#10;&#10;Description automatically generated"/>
                                              <pic:cNvPicPr/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>
                                              <a:xfrm>
                                                <a:off x="0" y="0"/>
                                                <a:ext cx="4059940" cy="3977084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3A7A68A" w14:textId="7DA641ED" w:rsidR="00F76C97" w:rsidRDefault="00F76C97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Assignment 2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24"/>
                                    <w:szCs w:val="24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01ACEDF4" w14:textId="3BA494BB" w:rsidR="00F76C97" w:rsidRDefault="00F76C97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w:t>ITRI 61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p w14:paraId="623159D1" w14:textId="35A2A7A0" w:rsidR="00F76C97" w:rsidRDefault="00F76C97">
                                <w:pPr>
                                  <w:pStyle w:val="NoSpacing"/>
                                  <w:rPr>
                                    <w:caps/>
                                    <w:color w:val="ED7D31" w:themeColor="accent2"/>
                                    <w:sz w:val="26"/>
                                    <w:szCs w:val="26"/>
                                  </w:rPr>
                                </w:pPr>
                              </w:p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1A4F9F44" w14:textId="483B5B66" w:rsidR="00F76C97" w:rsidRDefault="00F76C97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36"/>
                                    <w:szCs w:val="36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B9DB33D" w14:textId="771371BC" w:rsidR="00F76C97" w:rsidRPr="00666F70" w:rsidRDefault="00F76C97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36"/>
                                        <w:szCs w:val="36"/>
                                      </w:rPr>
                                    </w:pPr>
                                    <w:r w:rsidRPr="00666F70">
                                      <w:rPr>
                                        <w:color w:val="ED7D31" w:themeColor="accent2"/>
                                        <w:sz w:val="36"/>
                                        <w:szCs w:val="36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BF22C8F" w14:textId="0039EF21" w:rsidR="00F76C97" w:rsidRDefault="004916F0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36"/>
                                      <w:szCs w:val="36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F76C97" w:rsidRPr="00666F70">
                                      <w:rPr>
                                        <w:color w:val="44546A" w:themeColor="text2"/>
                                        <w:sz w:val="36"/>
                                        <w:szCs w:val="36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70C8C016" w14:textId="77777777" w:rsidR="00F76C97" w:rsidRDefault="00F76C97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29591773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4782982" w14:textId="3C572B8D" w:rsidR="000B2D27" w:rsidRDefault="000B2D27">
          <w:pPr>
            <w:pStyle w:val="TOCHeading"/>
          </w:pPr>
          <w:r>
            <w:t>Table of Contents</w:t>
          </w:r>
        </w:p>
        <w:p w14:paraId="2324AB98" w14:textId="340A93FA" w:rsidR="004916F0" w:rsidRDefault="000B2D27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9660543" w:history="1">
            <w:r w:rsidR="004916F0" w:rsidRPr="00D14991">
              <w:rPr>
                <w:rStyle w:val="Hyperlink"/>
                <w:noProof/>
              </w:rPr>
              <w:t>Table of Figures</w:t>
            </w:r>
            <w:r w:rsidR="004916F0">
              <w:rPr>
                <w:noProof/>
                <w:webHidden/>
              </w:rPr>
              <w:tab/>
            </w:r>
            <w:r w:rsidR="004916F0">
              <w:rPr>
                <w:noProof/>
                <w:webHidden/>
              </w:rPr>
              <w:fldChar w:fldCharType="begin"/>
            </w:r>
            <w:r w:rsidR="004916F0">
              <w:rPr>
                <w:noProof/>
                <w:webHidden/>
              </w:rPr>
              <w:instrText xml:space="preserve"> PAGEREF _Toc69660543 \h </w:instrText>
            </w:r>
            <w:r w:rsidR="004916F0">
              <w:rPr>
                <w:noProof/>
                <w:webHidden/>
              </w:rPr>
            </w:r>
            <w:r w:rsidR="004916F0">
              <w:rPr>
                <w:noProof/>
                <w:webHidden/>
              </w:rPr>
              <w:fldChar w:fldCharType="separate"/>
            </w:r>
            <w:r w:rsidR="004916F0">
              <w:rPr>
                <w:noProof/>
                <w:webHidden/>
              </w:rPr>
              <w:t>1</w:t>
            </w:r>
            <w:r w:rsidR="004916F0">
              <w:rPr>
                <w:noProof/>
                <w:webHidden/>
              </w:rPr>
              <w:fldChar w:fldCharType="end"/>
            </w:r>
          </w:hyperlink>
        </w:p>
        <w:p w14:paraId="50D7B378" w14:textId="1A69F60E" w:rsidR="004916F0" w:rsidRDefault="004916F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44" w:history="1">
            <w:r w:rsidRPr="00D14991">
              <w:rPr>
                <w:rStyle w:val="Hyperlink"/>
                <w:noProof/>
              </w:rPr>
              <w:t>Part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0CE6D8" w14:textId="23A067BA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45" w:history="1">
            <w:r w:rsidRPr="00D14991">
              <w:rPr>
                <w:rStyle w:val="Hyperlink"/>
                <w:noProof/>
              </w:rPr>
              <w:t>Unique features and characteristics of different RDB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00EE05" w14:textId="410C30D2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46" w:history="1">
            <w:r w:rsidRPr="00D14991">
              <w:rPr>
                <w:rStyle w:val="Hyperlink"/>
                <w:noProof/>
              </w:rPr>
              <w:t>Why RDBMS is better that DB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B811E7" w14:textId="6D2EA221" w:rsidR="004916F0" w:rsidRDefault="004916F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47" w:history="1">
            <w:r w:rsidRPr="00D14991">
              <w:rPr>
                <w:rStyle w:val="Hyperlink"/>
                <w:noProof/>
              </w:rPr>
              <w:t>Part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93ADD4" w14:textId="1B9A7524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48" w:history="1">
            <w:r w:rsidRPr="00D14991">
              <w:rPr>
                <w:rStyle w:val="Hyperlink"/>
                <w:noProof/>
              </w:rPr>
              <w:t>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0487F" w14:textId="23F39FD5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49" w:history="1">
            <w:r w:rsidRPr="00D14991">
              <w:rPr>
                <w:rStyle w:val="Hyperlink"/>
                <w:noProof/>
              </w:rPr>
              <w:t>Ques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6A2FF7" w14:textId="53F1A42A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0" w:history="1">
            <w:r w:rsidRPr="00D14991">
              <w:rPr>
                <w:rStyle w:val="Hyperlink"/>
                <w:noProof/>
              </w:rPr>
              <w:t>Question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BEEBED" w14:textId="773638E0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1" w:history="1">
            <w:r w:rsidRPr="00D14991">
              <w:rPr>
                <w:rStyle w:val="Hyperlink"/>
                <w:noProof/>
              </w:rPr>
              <w:t>Question 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DAABB" w14:textId="4BD9F765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2" w:history="1">
            <w:r w:rsidRPr="00D14991">
              <w:rPr>
                <w:rStyle w:val="Hyperlink"/>
                <w:noProof/>
              </w:rPr>
              <w:t>Question 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3B9449" w14:textId="5D5CF7A6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3" w:history="1">
            <w:r w:rsidRPr="00D14991">
              <w:rPr>
                <w:rStyle w:val="Hyperlink"/>
                <w:noProof/>
              </w:rPr>
              <w:t>Question 6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B491E2" w14:textId="4A5FE240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4" w:history="1">
            <w:r w:rsidRPr="00D14991">
              <w:rPr>
                <w:rStyle w:val="Hyperlink"/>
                <w:noProof/>
              </w:rPr>
              <w:t>Question 7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4D4B04" w14:textId="169266D6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5" w:history="1">
            <w:r w:rsidRPr="00D14991">
              <w:rPr>
                <w:rStyle w:val="Hyperlink"/>
                <w:noProof/>
              </w:rPr>
              <w:t>Question 8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43AFF8" w14:textId="0B1E3742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6" w:history="1">
            <w:r w:rsidRPr="00D14991">
              <w:rPr>
                <w:rStyle w:val="Hyperlink"/>
                <w:noProof/>
              </w:rPr>
              <w:t>Question 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C29CED" w14:textId="5CE396E6" w:rsidR="004916F0" w:rsidRDefault="004916F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7" w:history="1">
            <w:r w:rsidRPr="00D14991">
              <w:rPr>
                <w:rStyle w:val="Hyperlink"/>
                <w:noProof/>
              </w:rPr>
              <w:t>Question 1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0B163A" w14:textId="6483F087" w:rsidR="004916F0" w:rsidRDefault="004916F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8" w:history="1">
            <w:r w:rsidRPr="00D14991">
              <w:rPr>
                <w:rStyle w:val="Hyperlink"/>
                <w:noProof/>
              </w:rPr>
              <w:t>One-to-o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6078A6" w14:textId="457C068C" w:rsidR="004916F0" w:rsidRDefault="004916F0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59" w:history="1">
            <w:r w:rsidRPr="00D14991">
              <w:rPr>
                <w:rStyle w:val="Hyperlink"/>
                <w:noProof/>
              </w:rPr>
              <w:t>One-to-man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016062" w14:textId="130EF1D8" w:rsidR="004916F0" w:rsidRDefault="004916F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69660560" w:history="1">
            <w:r w:rsidRPr="00D14991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9660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DD3FFC" w14:textId="34DB4E9E" w:rsidR="000B2D27" w:rsidRDefault="000B2D27">
          <w:r>
            <w:rPr>
              <w:b/>
              <w:bCs/>
              <w:noProof/>
            </w:rPr>
            <w:fldChar w:fldCharType="end"/>
          </w:r>
        </w:p>
      </w:sdtContent>
    </w:sdt>
    <w:p w14:paraId="3CF24D57" w14:textId="72E7A544" w:rsidR="00666F70" w:rsidRDefault="00666F70" w:rsidP="00666F70">
      <w:pPr>
        <w:pStyle w:val="Heading1"/>
      </w:pPr>
      <w:bookmarkStart w:id="0" w:name="_Toc69660543"/>
      <w:r>
        <w:t>Table of Figures</w:t>
      </w:r>
      <w:bookmarkEnd w:id="0"/>
    </w:p>
    <w:p w14:paraId="2A01E8BD" w14:textId="1DFD8F17" w:rsidR="00666F70" w:rsidRDefault="00666F70">
      <w:pPr>
        <w:pStyle w:val="TableofFigures"/>
        <w:tabs>
          <w:tab w:val="right" w:leader="dot" w:pos="9016"/>
        </w:tabs>
        <w:rPr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69648309" w:history="1">
        <w:r w:rsidRPr="00412854">
          <w:rPr>
            <w:rStyle w:val="Hyperlink"/>
            <w:noProof/>
          </w:rPr>
          <w:t>Figure 1: RDBMS and their advantag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96483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916F0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64A6C7C" w14:textId="4801F497" w:rsidR="00666F70" w:rsidRDefault="004916F0">
      <w:pPr>
        <w:pStyle w:val="TableofFigures"/>
        <w:tabs>
          <w:tab w:val="right" w:leader="dot" w:pos="9016"/>
        </w:tabs>
        <w:rPr>
          <w:noProof/>
        </w:rPr>
      </w:pPr>
      <w:hyperlink w:anchor="_Toc69648310" w:history="1">
        <w:r w:rsidR="00666F70" w:rsidRPr="00412854">
          <w:rPr>
            <w:rStyle w:val="Hyperlink"/>
            <w:noProof/>
          </w:rPr>
          <w:t>Figure 2: What makes RDBMS better than DBMS (Academy 2019)</w:t>
        </w:r>
        <w:r w:rsidR="00666F70">
          <w:rPr>
            <w:noProof/>
            <w:webHidden/>
          </w:rPr>
          <w:tab/>
        </w:r>
        <w:r w:rsidR="00666F70">
          <w:rPr>
            <w:noProof/>
            <w:webHidden/>
          </w:rPr>
          <w:fldChar w:fldCharType="begin"/>
        </w:r>
        <w:r w:rsidR="00666F70">
          <w:rPr>
            <w:noProof/>
            <w:webHidden/>
          </w:rPr>
          <w:instrText xml:space="preserve"> PAGEREF _Toc69648310 \h </w:instrText>
        </w:r>
        <w:r w:rsidR="00666F70">
          <w:rPr>
            <w:noProof/>
            <w:webHidden/>
          </w:rPr>
        </w:r>
        <w:r w:rsidR="00666F70"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 w:rsidR="00666F70">
          <w:rPr>
            <w:noProof/>
            <w:webHidden/>
          </w:rPr>
          <w:fldChar w:fldCharType="end"/>
        </w:r>
      </w:hyperlink>
    </w:p>
    <w:p w14:paraId="7D36B283" w14:textId="10309203" w:rsidR="000B2D27" w:rsidRDefault="00666F70">
      <w:r>
        <w:fldChar w:fldCharType="end"/>
      </w:r>
      <w:r w:rsidR="000B2D27">
        <w:br w:type="page"/>
      </w:r>
    </w:p>
    <w:p w14:paraId="6D78BD19" w14:textId="43F35BFE" w:rsidR="00A94486" w:rsidRDefault="000B2D27" w:rsidP="000B2D27">
      <w:pPr>
        <w:pStyle w:val="Heading1"/>
      </w:pPr>
      <w:bookmarkStart w:id="1" w:name="_Toc69660544"/>
      <w:r>
        <w:lastRenderedPageBreak/>
        <w:t>Part 1</w:t>
      </w:r>
      <w:bookmarkEnd w:id="1"/>
    </w:p>
    <w:p w14:paraId="6A1D0699" w14:textId="769307ED" w:rsidR="000B2D27" w:rsidRDefault="000B2D27" w:rsidP="000B2D27"/>
    <w:p w14:paraId="43DD71B6" w14:textId="6B2D129D" w:rsidR="000B2D27" w:rsidRDefault="000B2D27" w:rsidP="000B2D27">
      <w:r>
        <w:t xml:space="preserve">RDBMS stands for “Relational Database Management system” and is a DBMS that is specially build for relational databases. RDBMS is a subset of DBMS. </w:t>
      </w:r>
      <w:r w:rsidR="006179D9">
        <w:t>There are different RDBMS</w:t>
      </w:r>
      <w:r w:rsidR="007C5589">
        <w:t>, things that set them apart and what their biggest advantages are of using them</w:t>
      </w:r>
      <w:r w:rsidR="006179D9">
        <w:t xml:space="preserve"> </w:t>
      </w:r>
      <w:r w:rsidR="006179D9">
        <w:fldChar w:fldCharType="begin"/>
      </w:r>
      <w:r w:rsidR="006179D9">
        <w:instrText xml:space="preserve"> ADDIN EN.CITE &lt;EndNote&gt;&lt;Cite&gt;&lt;Author&gt;help&lt;/Author&gt;&lt;Year&gt;2021&lt;/Year&gt;&lt;RecNum&gt;20&lt;/RecNum&gt;&lt;DisplayText&gt;(help 2021)&lt;/DisplayText&gt;&lt;record&gt;&lt;rec-number&gt;20&lt;/rec-number&gt;&lt;foreign-keys&gt;&lt;key app="EN" db-id="525d9sr0qsvde5evfr0ps52ifpp52v555xtd" timestamp="1618736836"&gt;20&lt;/key&gt;&lt;/foreign-keys&gt;&lt;ref-type name="Web Page"&gt;12&lt;/ref-type&gt;&lt;contributors&gt;&lt;authors&gt;&lt;author&gt;Software testing help&lt;/author&gt;&lt;/authors&gt;&lt;/contributors&gt;&lt;titles&gt;&lt;title&gt;Top 30 Most Popular Database Management Software: Complete List&lt;/title&gt;&lt;/titles&gt;&lt;dates&gt;&lt;year&gt;2021&lt;/year&gt;&lt;/dates&gt;&lt;urls&gt;&lt;related-urls&gt;&lt;url&gt;https://www.softwaretestinghelp.com/database-management-software/&lt;/url&gt;&lt;/related-urls&gt;&lt;/urls&gt;&lt;/record&gt;&lt;/Cite&gt;&lt;/EndNote&gt;</w:instrText>
      </w:r>
      <w:r w:rsidR="006179D9">
        <w:fldChar w:fldCharType="separate"/>
      </w:r>
      <w:r w:rsidR="006179D9">
        <w:rPr>
          <w:noProof/>
        </w:rPr>
        <w:t>(help 2021)</w:t>
      </w:r>
      <w:r w:rsidR="006179D9">
        <w:fldChar w:fldCharType="end"/>
      </w:r>
      <w:r w:rsidR="007C5589">
        <w:t>.</w:t>
      </w:r>
    </w:p>
    <w:p w14:paraId="3B300BFE" w14:textId="3D48EBF6" w:rsidR="00082AF7" w:rsidRDefault="00082AF7" w:rsidP="000B2D27"/>
    <w:p w14:paraId="31910A4B" w14:textId="36FBEF70" w:rsidR="00082AF7" w:rsidRDefault="00082AF7" w:rsidP="00082AF7">
      <w:pPr>
        <w:pStyle w:val="Heading2"/>
      </w:pPr>
      <w:bookmarkStart w:id="2" w:name="_Toc69660545"/>
      <w:r>
        <w:t>U</w:t>
      </w:r>
      <w:r w:rsidRPr="00082AF7">
        <w:t>nique features and characteristics</w:t>
      </w:r>
      <w:r>
        <w:t xml:space="preserve"> of different RDBMS</w:t>
      </w:r>
      <w:bookmarkEnd w:id="2"/>
    </w:p>
    <w:p w14:paraId="03FC89E9" w14:textId="77777777" w:rsidR="000B2D27" w:rsidRDefault="000B2D27" w:rsidP="000B2D27"/>
    <w:tbl>
      <w:tblPr>
        <w:tblStyle w:val="TableGrid"/>
        <w:tblW w:w="9940" w:type="dxa"/>
        <w:tblLook w:val="04A0" w:firstRow="1" w:lastRow="0" w:firstColumn="1" w:lastColumn="0" w:noHBand="0" w:noVBand="1"/>
      </w:tblPr>
      <w:tblGrid>
        <w:gridCol w:w="3039"/>
        <w:gridCol w:w="6901"/>
      </w:tblGrid>
      <w:tr w:rsidR="00DC7BB8" w14:paraId="7BF73812" w14:textId="77777777" w:rsidTr="00666F70">
        <w:trPr>
          <w:trHeight w:val="190"/>
        </w:trPr>
        <w:tc>
          <w:tcPr>
            <w:tcW w:w="3039" w:type="dxa"/>
          </w:tcPr>
          <w:p w14:paraId="4FEB7FAD" w14:textId="4599880D" w:rsidR="00DC7BB8" w:rsidRDefault="00DC7BB8" w:rsidP="000B2D27">
            <w:r>
              <w:t>RDBMS</w:t>
            </w:r>
          </w:p>
        </w:tc>
        <w:tc>
          <w:tcPr>
            <w:tcW w:w="6901" w:type="dxa"/>
          </w:tcPr>
          <w:p w14:paraId="188DE591" w14:textId="7EA3C6B3" w:rsidR="00DC7BB8" w:rsidRDefault="00DC7BB8" w:rsidP="000B2D27">
            <w:r>
              <w:t>Advantages and differences</w:t>
            </w:r>
          </w:p>
        </w:tc>
      </w:tr>
      <w:tr w:rsidR="00DC7BB8" w14:paraId="04CEFBD5" w14:textId="77777777" w:rsidTr="00666F70">
        <w:trPr>
          <w:trHeight w:val="744"/>
        </w:trPr>
        <w:tc>
          <w:tcPr>
            <w:tcW w:w="3039" w:type="dxa"/>
          </w:tcPr>
          <w:p w14:paraId="562F10E2" w14:textId="49C8D7B5" w:rsidR="00DC7BB8" w:rsidRDefault="00DC7BB8" w:rsidP="000B2D27">
            <w:r>
              <w:t>Microsoft SQL Server</w:t>
            </w:r>
          </w:p>
        </w:tc>
        <w:tc>
          <w:tcPr>
            <w:tcW w:w="6901" w:type="dxa"/>
          </w:tcPr>
          <w:p w14:paraId="3C154E7C" w14:textId="4ABCABC7" w:rsidR="001B7782" w:rsidRDefault="00DC7BB8" w:rsidP="000B2D27">
            <w:r>
              <w:t>High security features</w:t>
            </w:r>
            <w:r w:rsidR="00D07FD3">
              <w:t>, has a variety of versions and has cloud based support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G2&lt;/Author&gt;&lt;Year&gt;2021&lt;/Year&gt;&lt;RecNum&gt;21&lt;/RecNum&gt;&lt;DisplayText&gt;(G2 2021)&lt;/DisplayText&gt;&lt;record&gt;&lt;rec-number&gt;21&lt;/rec-number&gt;&lt;foreign-keys&gt;&lt;key app="EN" db-id="525d9sr0qsvde5evfr0ps52ifpp52v555xtd" timestamp="1618737798"&gt;21&lt;/key&gt;&lt;/foreign-keys&gt;&lt;ref-type name="Web Page"&gt;12&lt;/ref-type&gt;&lt;contributors&gt;&lt;authors&gt;&lt;author&gt;G2&lt;/author&gt;&lt;/authors&gt;&lt;/contributors&gt;&lt;titles&gt;&lt;title&gt;Compare Relational Databases Software&lt;/title&gt;&lt;/titles&gt;&lt;dates&gt;&lt;year&gt;2021&lt;/year&gt;&lt;/dates&gt;&lt;urls&gt;&lt;related-urls&gt;&lt;url&gt;https://www.g2.com/categories/relational-databases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2 2021)</w:t>
            </w:r>
            <w:r>
              <w:fldChar w:fldCharType="end"/>
            </w:r>
            <w:r>
              <w:t>.</w:t>
            </w:r>
          </w:p>
          <w:p w14:paraId="66A7A22A" w14:textId="63F4A971" w:rsidR="00DC7BB8" w:rsidRDefault="00DC7BB8" w:rsidP="000B2D27">
            <w:r>
              <w:t xml:space="preserve">Installation is easy and has a lower cost of ownership </w:t>
            </w:r>
            <w:r>
              <w:fldChar w:fldCharType="begin"/>
            </w:r>
            <w:r>
              <w:instrText xml:space="preserve"> ADDIN EN.CITE &lt;EndNote&gt;&lt;Cite&gt;&lt;Author&gt;Nagy&lt;/Author&gt;&lt;Year&gt;2018&lt;/Year&gt;&lt;RecNum&gt;22&lt;/RecNum&gt;&lt;DisplayText&gt;(Nagy 2018)&lt;/DisplayText&gt;&lt;record&gt;&lt;rec-number&gt;22&lt;/rec-number&gt;&lt;foreign-keys&gt;&lt;key app="EN" db-id="525d9sr0qsvde5evfr0ps52ifpp52v555xtd" timestamp="1618738307"&gt;22&lt;/key&gt;&lt;/foreign-keys&gt;&lt;ref-type name="Web Page"&gt;12&lt;/ref-type&gt;&lt;contributors&gt;&lt;authors&gt;&lt;author&gt;Zsolt Nagy&lt;/author&gt;&lt;/authors&gt;&lt;/contributors&gt;&lt;titles&gt;&lt;title&gt;Microsoft SQL Server Database Advantages And Best Practices&lt;/title&gt;&lt;/titles&gt;&lt;dates&gt;&lt;year&gt;2018&lt;/year&gt;&lt;/dates&gt;&lt;urls&gt;&lt;related-urls&gt;&lt;url&gt;https://www.quickstart.com/blog/microsoft-sql-server-database-advantages-and-best-practices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Nagy 2018)</w:t>
            </w:r>
            <w:r>
              <w:fldChar w:fldCharType="end"/>
            </w:r>
            <w:r>
              <w:t>.</w:t>
            </w:r>
          </w:p>
        </w:tc>
      </w:tr>
      <w:tr w:rsidR="00DC7BB8" w14:paraId="4336D4D7" w14:textId="77777777" w:rsidTr="00666F70">
        <w:trPr>
          <w:trHeight w:val="754"/>
        </w:trPr>
        <w:tc>
          <w:tcPr>
            <w:tcW w:w="3039" w:type="dxa"/>
          </w:tcPr>
          <w:p w14:paraId="139FD247" w14:textId="698B0A68" w:rsidR="00DC7BB8" w:rsidRDefault="00DC7BB8" w:rsidP="000B2D27">
            <w:r>
              <w:t>MySQL</w:t>
            </w:r>
          </w:p>
        </w:tc>
        <w:tc>
          <w:tcPr>
            <w:tcW w:w="6901" w:type="dxa"/>
          </w:tcPr>
          <w:p w14:paraId="141ED288" w14:textId="71CCD7CF" w:rsidR="001B7782" w:rsidRDefault="00DC7BB8" w:rsidP="000B2D27">
            <w:r>
              <w:t>MySQL is open source</w:t>
            </w:r>
            <w:r w:rsidR="00D07FD3">
              <w:t>, which means it is free to install</w:t>
            </w:r>
            <w:r>
              <w:t xml:space="preserve"> </w:t>
            </w:r>
            <w:r>
              <w:fldChar w:fldCharType="begin"/>
            </w:r>
            <w:r>
              <w:instrText xml:space="preserve"> ADDIN EN.CITE &lt;EndNote&gt;&lt;Cite&gt;&lt;Author&gt;G2&lt;/Author&gt;&lt;Year&gt;2021&lt;/Year&gt;&lt;RecNum&gt;21&lt;/RecNum&gt;&lt;DisplayText&gt;(G2 2021)&lt;/DisplayText&gt;&lt;record&gt;&lt;rec-number&gt;21&lt;/rec-number&gt;&lt;foreign-keys&gt;&lt;key app="EN" db-id="525d9sr0qsvde5evfr0ps52ifpp52v555xtd" timestamp="1618737798"&gt;21&lt;/key&gt;&lt;/foreign-keys&gt;&lt;ref-type name="Web Page"&gt;12&lt;/ref-type&gt;&lt;contributors&gt;&lt;authors&gt;&lt;author&gt;G2&lt;/author&gt;&lt;/authors&gt;&lt;/contributors&gt;&lt;titles&gt;&lt;title&gt;Compare Relational Databases Software&lt;/title&gt;&lt;/titles&gt;&lt;dates&gt;&lt;year&gt;2021&lt;/year&gt;&lt;/dates&gt;&lt;urls&gt;&lt;related-urls&gt;&lt;url&gt;https://www.g2.com/categories/relational-databases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2 2021)</w:t>
            </w:r>
            <w:r>
              <w:fldChar w:fldCharType="end"/>
            </w:r>
            <w:r>
              <w:t>.</w:t>
            </w:r>
          </w:p>
          <w:p w14:paraId="7ED29379" w14:textId="77777777" w:rsidR="00DC7BB8" w:rsidRDefault="00DC7BB8" w:rsidP="000B2D27">
            <w:r>
              <w:t xml:space="preserve">On demand scalability and round-the-clock uptime </w:t>
            </w:r>
            <w:r>
              <w:fldChar w:fldCharType="begin"/>
            </w:r>
            <w:r>
              <w:instrText xml:space="preserve"> ADDIN EN.CITE &lt;EndNote&gt;&lt;Cite&gt;&lt;Author&gt;Branson&lt;/Author&gt;&lt;Year&gt;2016&lt;/Year&gt;&lt;RecNum&gt;24&lt;/RecNum&gt;&lt;DisplayText&gt;(Branson 2016)&lt;/DisplayText&gt;&lt;record&gt;&lt;rec-number&gt;24&lt;/rec-number&gt;&lt;foreign-keys&gt;&lt;key app="EN" db-id="525d9sr0qsvde5evfr0ps52ifpp52v555xtd" timestamp="1618738930"&gt;24&lt;/key&gt;&lt;/foreign-keys&gt;&lt;ref-type name="Web Page"&gt;12&lt;/ref-type&gt;&lt;contributors&gt;&lt;authors&gt;&lt;author&gt;Tony Branson&lt;/author&gt;&lt;/authors&gt;&lt;/contributors&gt;&lt;titles&gt;&lt;title&gt;8 Major Advantages of Using MySQL&lt;/title&gt;&lt;/titles&gt;&lt;dates&gt;&lt;year&gt;2016&lt;/year&gt;&lt;/dates&gt;&lt;urls&gt;&lt;related-urls&gt;&lt;url&gt;https://www.datamation.com/storage/8-major-advantages-of-using-mysql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Branson 2016)</w:t>
            </w:r>
            <w:r>
              <w:fldChar w:fldCharType="end"/>
            </w:r>
            <w:r>
              <w:t>.</w:t>
            </w:r>
          </w:p>
          <w:p w14:paraId="7552B499" w14:textId="01ECE2CD" w:rsidR="00D07FD3" w:rsidRDefault="00D07FD3" w:rsidP="000B2D27">
            <w:r>
              <w:t>I has very simple syntax and is not very complex.</w:t>
            </w:r>
          </w:p>
        </w:tc>
      </w:tr>
      <w:tr w:rsidR="00DC7BB8" w14:paraId="7BC4C91A" w14:textId="77777777" w:rsidTr="00666F70">
        <w:trPr>
          <w:trHeight w:val="1126"/>
        </w:trPr>
        <w:tc>
          <w:tcPr>
            <w:tcW w:w="3039" w:type="dxa"/>
          </w:tcPr>
          <w:p w14:paraId="29901E44" w14:textId="364E8AF4" w:rsidR="00DC7BB8" w:rsidRDefault="00DC7BB8" w:rsidP="00FA7CCF">
            <w:r>
              <w:t>Oracle Database</w:t>
            </w:r>
          </w:p>
        </w:tc>
        <w:tc>
          <w:tcPr>
            <w:tcW w:w="6901" w:type="dxa"/>
          </w:tcPr>
          <w:p w14:paraId="1B8748D8" w14:textId="77777777" w:rsidR="001B7782" w:rsidRDefault="00DC7BB8" w:rsidP="00FA7CCF">
            <w:r>
              <w:t xml:space="preserve">Customers have lower IT costs while having a higher quality of service </w:t>
            </w:r>
            <w:r>
              <w:fldChar w:fldCharType="begin"/>
            </w:r>
            <w:r>
              <w:instrText xml:space="preserve"> ADDIN EN.CITE &lt;EndNote&gt;&lt;Cite&gt;&lt;Author&gt;G2&lt;/Author&gt;&lt;Year&gt;2021&lt;/Year&gt;&lt;RecNum&gt;21&lt;/RecNum&gt;&lt;DisplayText&gt;(G2 2021)&lt;/DisplayText&gt;&lt;record&gt;&lt;rec-number&gt;21&lt;/rec-number&gt;&lt;foreign-keys&gt;&lt;key app="EN" db-id="525d9sr0qsvde5evfr0ps52ifpp52v555xtd" timestamp="1618737798"&gt;21&lt;/key&gt;&lt;/foreign-keys&gt;&lt;ref-type name="Web Page"&gt;12&lt;/ref-type&gt;&lt;contributors&gt;&lt;authors&gt;&lt;author&gt;G2&lt;/author&gt;&lt;/authors&gt;&lt;/contributors&gt;&lt;titles&gt;&lt;title&gt;Compare Relational Databases Software&lt;/title&gt;&lt;/titles&gt;&lt;dates&gt;&lt;year&gt;2021&lt;/year&gt;&lt;/dates&gt;&lt;urls&gt;&lt;related-urls&gt;&lt;url&gt;https://www.g2.com/categories/relational-databases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2 2021)</w:t>
            </w:r>
            <w:r>
              <w:fldChar w:fldCharType="end"/>
            </w:r>
            <w:r>
              <w:t xml:space="preserve">. </w:t>
            </w:r>
          </w:p>
          <w:p w14:paraId="7096829A" w14:textId="77777777" w:rsidR="00DC7BB8" w:rsidRDefault="00DC7BB8" w:rsidP="00FA7CCF">
            <w:r>
              <w:t xml:space="preserve">Easy point-in-time recovery and multiple database support </w:t>
            </w:r>
            <w:r>
              <w:fldChar w:fldCharType="begin"/>
            </w:r>
            <w:r>
              <w:instrText xml:space="preserve"> ADDIN EN.CITE &lt;EndNote&gt;&lt;Cite&gt;&lt;Author&gt;Singh&lt;/Author&gt;&lt;Year&gt;2020&lt;/Year&gt;&lt;RecNum&gt;23&lt;/RecNum&gt;&lt;DisplayText&gt;(Singh 2020)&lt;/DisplayText&gt;&lt;record&gt;&lt;rec-number&gt;23&lt;/rec-number&gt;&lt;foreign-keys&gt;&lt;key app="EN" db-id="525d9sr0qsvde5evfr0ps52ifpp52v555xtd" timestamp="1618738495"&gt;23&lt;/key&gt;&lt;/foreign-keys&gt;&lt;ref-type name="Web Page"&gt;12&lt;/ref-type&gt;&lt;contributors&gt;&lt;authors&gt;&lt;author&gt;Hemendra Singh&lt;/author&gt;&lt;/authors&gt;&lt;/contributors&gt;&lt;titles&gt;&lt;title&gt;Oracle Database Advantages, Disadvantages and Features [Guide 2021]&lt;/title&gt;&lt;/titles&gt;&lt;dates&gt;&lt;year&gt;2020&lt;/year&gt;&lt;/dates&gt;&lt;urls&gt;&lt;related-urls&gt;&lt;url&gt;https://theninehertz.com/blog/advantages-of-using-oracle-database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Singh 2020)</w:t>
            </w:r>
            <w:r>
              <w:fldChar w:fldCharType="end"/>
            </w:r>
            <w:r>
              <w:t>.</w:t>
            </w:r>
          </w:p>
          <w:p w14:paraId="18E5D3B3" w14:textId="469B3E1F" w:rsidR="00D07FD3" w:rsidRDefault="00D07FD3" w:rsidP="00FA7CCF">
            <w:r>
              <w:t>It has very strong documentation and tech support.</w:t>
            </w:r>
          </w:p>
        </w:tc>
      </w:tr>
      <w:tr w:rsidR="00DC7BB8" w14:paraId="7E00E43E" w14:textId="77777777" w:rsidTr="00666F70">
        <w:trPr>
          <w:trHeight w:val="1136"/>
        </w:trPr>
        <w:tc>
          <w:tcPr>
            <w:tcW w:w="3039" w:type="dxa"/>
          </w:tcPr>
          <w:p w14:paraId="4763E840" w14:textId="3F7DA774" w:rsidR="00DC7BB8" w:rsidRDefault="00DC7BB8" w:rsidP="00FA7CCF">
            <w:r>
              <w:t>IBM DB2</w:t>
            </w:r>
          </w:p>
        </w:tc>
        <w:tc>
          <w:tcPr>
            <w:tcW w:w="6901" w:type="dxa"/>
          </w:tcPr>
          <w:p w14:paraId="451EA7E3" w14:textId="77777777" w:rsidR="001B7782" w:rsidRDefault="00DC7BB8" w:rsidP="00FA7CCF">
            <w:r>
              <w:t xml:space="preserve">Easy to deploy and can easily integrate with many platforms </w:t>
            </w:r>
            <w:r>
              <w:fldChar w:fldCharType="begin"/>
            </w:r>
            <w:r>
              <w:instrText xml:space="preserve"> ADDIN EN.CITE &lt;EndNote&gt;&lt;Cite&gt;&lt;Author&gt;G2&lt;/Author&gt;&lt;Year&gt;2021&lt;/Year&gt;&lt;RecNum&gt;21&lt;/RecNum&gt;&lt;DisplayText&gt;(G2 2021)&lt;/DisplayText&gt;&lt;record&gt;&lt;rec-number&gt;21&lt;/rec-number&gt;&lt;foreign-keys&gt;&lt;key app="EN" db-id="525d9sr0qsvde5evfr0ps52ifpp52v555xtd" timestamp="1618737798"&gt;21&lt;/key&gt;&lt;/foreign-keys&gt;&lt;ref-type name="Web Page"&gt;12&lt;/ref-type&gt;&lt;contributors&gt;&lt;authors&gt;&lt;author&gt;G2&lt;/author&gt;&lt;/authors&gt;&lt;/contributors&gt;&lt;titles&gt;&lt;title&gt;Compare Relational Databases Software&lt;/title&gt;&lt;/titles&gt;&lt;dates&gt;&lt;year&gt;2021&lt;/year&gt;&lt;/dates&gt;&lt;urls&gt;&lt;related-urls&gt;&lt;url&gt;https://www.g2.com/categories/relational-databases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2 2021)</w:t>
            </w:r>
            <w:r>
              <w:fldChar w:fldCharType="end"/>
            </w:r>
            <w:r>
              <w:t>.</w:t>
            </w:r>
          </w:p>
          <w:p w14:paraId="5ED1B830" w14:textId="4CFE2934" w:rsidR="00DC7BB8" w:rsidRDefault="00DC7BB8" w:rsidP="00FA7CCF">
            <w:r>
              <w:t xml:space="preserve">It has a built in task scheduler that can </w:t>
            </w:r>
            <w:r w:rsidRPr="00FF7994">
              <w:t xml:space="preserve">prioritizing </w:t>
            </w:r>
            <w:r>
              <w:t xml:space="preserve">and </w:t>
            </w:r>
            <w:r w:rsidRPr="00FF7994">
              <w:t xml:space="preserve">run multiple jobs </w:t>
            </w:r>
            <w:r>
              <w:t xml:space="preserve">at the same time </w:t>
            </w:r>
            <w:r>
              <w:fldChar w:fldCharType="begin"/>
            </w:r>
            <w:r w:rsidR="009437F9">
              <w:instrText xml:space="preserve"> ADDIN EN.CITE &lt;EndNote&gt;&lt;Cite&gt;&lt;Author&gt;AHMED&lt;/Author&gt;&lt;Year&gt;2019&lt;/Year&gt;&lt;RecNum&gt;25&lt;/RecNum&gt;&lt;DisplayText&gt;(AHMED 2019)&lt;/DisplayText&gt;&lt;record&gt;&lt;rec-number&gt;25&lt;/rec-number&gt;&lt;foreign-keys&gt;&lt;key app="EN" db-id="525d9sr0qsvde5evfr0ps52ifpp52v555xtd" timestamp="1618739224"&gt;25&lt;/key&gt;&lt;/foreign-keys&gt;&lt;ref-type name="Journal Article"&gt;17&lt;/ref-type&gt;&lt;contributors&gt;&lt;authors&gt;&lt;author&gt;IRFAN AHMED&lt;/author&gt;&lt;/authors&gt;&lt;/contributors&gt;&lt;titles&gt;&lt;title&gt;5 Best RDBMSs – A Comparison of Strengths and Weaknesses&lt;/title&gt;&lt;/titles&gt;&lt;dates&gt;&lt;year&gt;2019&lt;/year&gt;&lt;/dates&gt;&lt;urls&gt;&lt;related-urls&gt;&lt;url&gt;https://datawarehouseinfo.com/top-rdbmss-a-comparison-of-strengths-and-weaknesses/&lt;/url&gt;&lt;/related-urls&gt;&lt;/urls&gt;&lt;/record&gt;&lt;/Cite&gt;&lt;/EndNote&gt;</w:instrText>
            </w:r>
            <w:r>
              <w:fldChar w:fldCharType="separate"/>
            </w:r>
            <w:r w:rsidR="009437F9">
              <w:rPr>
                <w:noProof/>
              </w:rPr>
              <w:t>(AHMED 2019)</w:t>
            </w:r>
            <w:r>
              <w:fldChar w:fldCharType="end"/>
            </w:r>
            <w:r>
              <w:t>.</w:t>
            </w:r>
          </w:p>
        </w:tc>
      </w:tr>
      <w:tr w:rsidR="00DC7BB8" w14:paraId="0CAAE0B8" w14:textId="77777777" w:rsidTr="00666F70">
        <w:trPr>
          <w:trHeight w:val="1499"/>
        </w:trPr>
        <w:tc>
          <w:tcPr>
            <w:tcW w:w="3039" w:type="dxa"/>
          </w:tcPr>
          <w:p w14:paraId="03410E9F" w14:textId="198E62D9" w:rsidR="00DC7BB8" w:rsidRDefault="00DC7BB8" w:rsidP="00FA7CCF">
            <w:r>
              <w:t>Amazon Aurora</w:t>
            </w:r>
          </w:p>
        </w:tc>
        <w:tc>
          <w:tcPr>
            <w:tcW w:w="6901" w:type="dxa"/>
          </w:tcPr>
          <w:p w14:paraId="7996C611" w14:textId="77777777" w:rsidR="001B7782" w:rsidRDefault="00DC7BB8" w:rsidP="00FA7CCF">
            <w:r>
              <w:t xml:space="preserve">Combines the speed and quality of high-end databases while being open-source </w:t>
            </w:r>
            <w:r>
              <w:fldChar w:fldCharType="begin"/>
            </w:r>
            <w:r>
              <w:instrText xml:space="preserve"> ADDIN EN.CITE &lt;EndNote&gt;&lt;Cite&gt;&lt;Author&gt;G2&lt;/Author&gt;&lt;Year&gt;2021&lt;/Year&gt;&lt;RecNum&gt;21&lt;/RecNum&gt;&lt;DisplayText&gt;(G2 2021)&lt;/DisplayText&gt;&lt;record&gt;&lt;rec-number&gt;21&lt;/rec-number&gt;&lt;foreign-keys&gt;&lt;key app="EN" db-id="525d9sr0qsvde5evfr0ps52ifpp52v555xtd" timestamp="1618737798"&gt;21&lt;/key&gt;&lt;/foreign-keys&gt;&lt;ref-type name="Web Page"&gt;12&lt;/ref-type&gt;&lt;contributors&gt;&lt;authors&gt;&lt;author&gt;G2&lt;/author&gt;&lt;/authors&gt;&lt;/contributors&gt;&lt;titles&gt;&lt;title&gt;Compare Relational Databases Software&lt;/title&gt;&lt;/titles&gt;&lt;dates&gt;&lt;year&gt;2021&lt;/year&gt;&lt;/dates&gt;&lt;urls&gt;&lt;related-urls&gt;&lt;url&gt;https://www.g2.com/categories/relational-databases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G2 2021)</w:t>
            </w:r>
            <w:r>
              <w:fldChar w:fldCharType="end"/>
            </w:r>
            <w:r>
              <w:t>.</w:t>
            </w:r>
          </w:p>
          <w:p w14:paraId="57D5A948" w14:textId="77777777" w:rsidR="00DC7BB8" w:rsidRDefault="00DC7BB8" w:rsidP="00FA7CCF">
            <w:r>
              <w:t xml:space="preserve">Amazon Aurora has great availability and durability, and replicates the database between multiple availability zones </w:t>
            </w:r>
            <w:r>
              <w:fldChar w:fldCharType="begin"/>
            </w:r>
            <w:r>
              <w:instrText xml:space="preserve"> ADDIN EN.CITE &lt;EndNote&gt;&lt;Cite&gt;&lt;Author&gt;Flair&lt;/Author&gt;&lt;Year&gt;2020&lt;/Year&gt;&lt;RecNum&gt;26&lt;/RecNum&gt;&lt;DisplayText&gt;(Flair 2020)&lt;/DisplayText&gt;&lt;record&gt;&lt;rec-number&gt;26&lt;/rec-number&gt;&lt;foreign-keys&gt;&lt;key app="EN" db-id="525d9sr0qsvde5evfr0ps52ifpp52v555xtd" timestamp="1618739880"&gt;26&lt;/key&gt;&lt;/foreign-keys&gt;&lt;ref-type name="Journal Article"&gt;17&lt;/ref-type&gt;&lt;contributors&gt;&lt;authors&gt;&lt;author&gt;Data Flair&lt;/author&gt;&lt;/authors&gt;&lt;/contributors&gt;&lt;titles&gt;&lt;title&gt;Amazon Aurora – 5 Unbelievable Benefits &amp;amp; Use Cases&lt;/title&gt;&lt;/titles&gt;&lt;dates&gt;&lt;year&gt;2020&lt;/year&gt;&lt;/dates&gt;&lt;urls&gt;&lt;related-urls&gt;&lt;url&gt;https://data-flair.training/blogs/amazon-aurora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Flair 2020)</w:t>
            </w:r>
            <w:r>
              <w:fldChar w:fldCharType="end"/>
            </w:r>
            <w:r>
              <w:t>.</w:t>
            </w:r>
          </w:p>
          <w:p w14:paraId="71DA930B" w14:textId="27328E2D" w:rsidR="00D07FD3" w:rsidRDefault="00D07FD3" w:rsidP="00FA7CCF">
            <w:r>
              <w:t>It is great for small companies that a need high-end database.</w:t>
            </w:r>
          </w:p>
        </w:tc>
      </w:tr>
    </w:tbl>
    <w:p w14:paraId="25A87191" w14:textId="4C13F7B6" w:rsidR="006179D9" w:rsidRDefault="000B2D27" w:rsidP="006179D9">
      <w:pPr>
        <w:pStyle w:val="Caption"/>
      </w:pPr>
      <w:r>
        <w:t xml:space="preserve"> </w:t>
      </w:r>
      <w:bookmarkStart w:id="3" w:name="_Toc69648309"/>
      <w:r w:rsidR="006179D9">
        <w:t xml:space="preserve">Figure </w:t>
      </w:r>
      <w:fldSimple w:instr=" SEQ Figure \* ARABIC ">
        <w:r w:rsidR="004916F0">
          <w:rPr>
            <w:noProof/>
          </w:rPr>
          <w:t>1</w:t>
        </w:r>
      </w:fldSimple>
      <w:r w:rsidR="006179D9">
        <w:t>: RDBMS and their advantages</w:t>
      </w:r>
      <w:bookmarkEnd w:id="3"/>
    </w:p>
    <w:p w14:paraId="6E7CA6ED" w14:textId="77777777" w:rsidR="00082AF7" w:rsidRDefault="00082AF7" w:rsidP="00082AF7">
      <w:pPr>
        <w:pStyle w:val="Heading2"/>
      </w:pPr>
    </w:p>
    <w:p w14:paraId="40D10163" w14:textId="5ADD1507" w:rsidR="00082AF7" w:rsidRDefault="00082AF7" w:rsidP="00082AF7">
      <w:pPr>
        <w:pStyle w:val="Heading2"/>
      </w:pPr>
      <w:bookmarkStart w:id="4" w:name="_Toc69660546"/>
      <w:r>
        <w:t>Why RDBMS is better that DBMS</w:t>
      </w:r>
      <w:bookmarkEnd w:id="4"/>
    </w:p>
    <w:p w14:paraId="3765E3B3" w14:textId="20468D92" w:rsidR="00082AF7" w:rsidRDefault="00082AF7" w:rsidP="00082AF7"/>
    <w:tbl>
      <w:tblPr>
        <w:tblStyle w:val="TableGrid"/>
        <w:tblW w:w="9883" w:type="dxa"/>
        <w:tblLook w:val="04A0" w:firstRow="1" w:lastRow="0" w:firstColumn="1" w:lastColumn="0" w:noHBand="0" w:noVBand="1"/>
      </w:tblPr>
      <w:tblGrid>
        <w:gridCol w:w="3294"/>
        <w:gridCol w:w="3294"/>
        <w:gridCol w:w="3295"/>
      </w:tblGrid>
      <w:tr w:rsidR="005B7BEA" w14:paraId="4DB60014" w14:textId="77777777" w:rsidTr="00666F70">
        <w:trPr>
          <w:trHeight w:val="272"/>
        </w:trPr>
        <w:tc>
          <w:tcPr>
            <w:tcW w:w="3294" w:type="dxa"/>
          </w:tcPr>
          <w:p w14:paraId="15C69692" w14:textId="77777777" w:rsidR="005B7BEA" w:rsidRDefault="005B7BEA" w:rsidP="00082AF7"/>
        </w:tc>
        <w:tc>
          <w:tcPr>
            <w:tcW w:w="3294" w:type="dxa"/>
          </w:tcPr>
          <w:p w14:paraId="7E8B1DD3" w14:textId="517BD48E" w:rsidR="005B7BEA" w:rsidRDefault="005B7BEA" w:rsidP="00082AF7">
            <w:r>
              <w:t>RDBMS</w:t>
            </w:r>
          </w:p>
        </w:tc>
        <w:tc>
          <w:tcPr>
            <w:tcW w:w="3295" w:type="dxa"/>
          </w:tcPr>
          <w:p w14:paraId="3A043019" w14:textId="47DA1295" w:rsidR="005B7BEA" w:rsidRDefault="005B7BEA" w:rsidP="00082AF7">
            <w:r>
              <w:t>DBMS</w:t>
            </w:r>
          </w:p>
        </w:tc>
      </w:tr>
      <w:tr w:rsidR="005B7BEA" w14:paraId="74E545D3" w14:textId="77777777" w:rsidTr="00666F70">
        <w:trPr>
          <w:trHeight w:val="531"/>
        </w:trPr>
        <w:tc>
          <w:tcPr>
            <w:tcW w:w="3294" w:type="dxa"/>
          </w:tcPr>
          <w:p w14:paraId="5A2DE6AA" w14:textId="3246B6A9" w:rsidR="005B7BEA" w:rsidRDefault="005B7BEA" w:rsidP="00082AF7">
            <w:r>
              <w:t>Storage</w:t>
            </w:r>
          </w:p>
        </w:tc>
        <w:tc>
          <w:tcPr>
            <w:tcW w:w="3294" w:type="dxa"/>
          </w:tcPr>
          <w:p w14:paraId="2DF6FB13" w14:textId="128A9BEB" w:rsidR="005B7BEA" w:rsidRDefault="008C57A6" w:rsidP="00082AF7">
            <w:r>
              <w:t>Stores data in the form of tables.</w:t>
            </w:r>
          </w:p>
        </w:tc>
        <w:tc>
          <w:tcPr>
            <w:tcW w:w="3295" w:type="dxa"/>
          </w:tcPr>
          <w:p w14:paraId="770AD048" w14:textId="1C70379D" w:rsidR="005B7BEA" w:rsidRDefault="008C57A6" w:rsidP="00082AF7">
            <w:r>
              <w:t>Stores Data a file.</w:t>
            </w:r>
          </w:p>
        </w:tc>
      </w:tr>
      <w:tr w:rsidR="005B7BEA" w14:paraId="49DA4ECC" w14:textId="77777777" w:rsidTr="00666F70">
        <w:trPr>
          <w:trHeight w:val="804"/>
        </w:trPr>
        <w:tc>
          <w:tcPr>
            <w:tcW w:w="3294" w:type="dxa"/>
          </w:tcPr>
          <w:p w14:paraId="1AB4B09B" w14:textId="1567C956" w:rsidR="005B7BEA" w:rsidRDefault="00465E69" w:rsidP="00082AF7">
            <w:r>
              <w:t>Data Redundancy</w:t>
            </w:r>
          </w:p>
        </w:tc>
        <w:tc>
          <w:tcPr>
            <w:tcW w:w="3294" w:type="dxa"/>
          </w:tcPr>
          <w:p w14:paraId="20E7F504" w14:textId="74122CF0" w:rsidR="005B7BEA" w:rsidRDefault="00EC7C7A" w:rsidP="00082AF7">
            <w:r>
              <w:t>Data redundancy is removed by using more constraints and normalization than the DMBS.</w:t>
            </w:r>
          </w:p>
        </w:tc>
        <w:tc>
          <w:tcPr>
            <w:tcW w:w="3295" w:type="dxa"/>
          </w:tcPr>
          <w:p w14:paraId="7DAF5199" w14:textId="31D2C50A" w:rsidR="005B7BEA" w:rsidRDefault="00EC7C7A" w:rsidP="00082AF7">
            <w:r>
              <w:t>Data redundancy is present. Still better compared to the file system.</w:t>
            </w:r>
          </w:p>
        </w:tc>
      </w:tr>
      <w:tr w:rsidR="005B7BEA" w14:paraId="3A8500F6" w14:textId="77777777" w:rsidTr="00666F70">
        <w:trPr>
          <w:trHeight w:val="1335"/>
        </w:trPr>
        <w:tc>
          <w:tcPr>
            <w:tcW w:w="3294" w:type="dxa"/>
          </w:tcPr>
          <w:p w14:paraId="570DB775" w14:textId="07ADB3CA" w:rsidR="005B7BEA" w:rsidRDefault="00465E69" w:rsidP="00082AF7">
            <w:r>
              <w:t>Modification of Data</w:t>
            </w:r>
          </w:p>
        </w:tc>
        <w:tc>
          <w:tcPr>
            <w:tcW w:w="3294" w:type="dxa"/>
          </w:tcPr>
          <w:p w14:paraId="4443EB0E" w14:textId="3A1661CC" w:rsidR="005B7BEA" w:rsidRDefault="00B43045" w:rsidP="00082AF7">
            <w:r>
              <w:t>Because data redundancy is not present it is easy to make changes, there is only needed to change the value at one place.</w:t>
            </w:r>
          </w:p>
        </w:tc>
        <w:tc>
          <w:tcPr>
            <w:tcW w:w="3295" w:type="dxa"/>
          </w:tcPr>
          <w:p w14:paraId="7C9D52F8" w14:textId="517BC157" w:rsidR="005B7BEA" w:rsidRDefault="00E007E1" w:rsidP="00082AF7">
            <w:r>
              <w:t xml:space="preserve">Because of data redundancy, modifying the data is </w:t>
            </w:r>
            <w:r w:rsidR="00B43045">
              <w:t>more difficult, because you need to change the value at different places.</w:t>
            </w:r>
          </w:p>
        </w:tc>
      </w:tr>
      <w:tr w:rsidR="005B7BEA" w14:paraId="14D8822F" w14:textId="77777777" w:rsidTr="00666F70">
        <w:trPr>
          <w:trHeight w:val="531"/>
        </w:trPr>
        <w:tc>
          <w:tcPr>
            <w:tcW w:w="3294" w:type="dxa"/>
          </w:tcPr>
          <w:p w14:paraId="1B82A36D" w14:textId="6EB7DC41" w:rsidR="005B7BEA" w:rsidRDefault="00465E69" w:rsidP="00082AF7">
            <w:r>
              <w:lastRenderedPageBreak/>
              <w:t>Data Relationship</w:t>
            </w:r>
          </w:p>
        </w:tc>
        <w:tc>
          <w:tcPr>
            <w:tcW w:w="3294" w:type="dxa"/>
          </w:tcPr>
          <w:p w14:paraId="7DC46010" w14:textId="2E4F5AEC" w:rsidR="005B7BEA" w:rsidRDefault="00925224" w:rsidP="00082AF7">
            <w:r>
              <w:t>Data is stored in the form of tables that have relationships with each other, with the help of foreign keys.</w:t>
            </w:r>
          </w:p>
        </w:tc>
        <w:tc>
          <w:tcPr>
            <w:tcW w:w="3295" w:type="dxa"/>
          </w:tcPr>
          <w:p w14:paraId="71A65359" w14:textId="68997AC9" w:rsidR="005B7BEA" w:rsidRDefault="00925224" w:rsidP="00082AF7">
            <w:r>
              <w:t xml:space="preserve">Data is stored with no relationship between the data. </w:t>
            </w:r>
          </w:p>
        </w:tc>
      </w:tr>
      <w:tr w:rsidR="00465E69" w14:paraId="6724D56D" w14:textId="77777777" w:rsidTr="00666F70">
        <w:trPr>
          <w:trHeight w:val="1076"/>
        </w:trPr>
        <w:tc>
          <w:tcPr>
            <w:tcW w:w="3294" w:type="dxa"/>
          </w:tcPr>
          <w:p w14:paraId="6F33BB4A" w14:textId="01976583" w:rsidR="00465E69" w:rsidRDefault="00465E69" w:rsidP="00082AF7">
            <w:r>
              <w:t>Number of users</w:t>
            </w:r>
          </w:p>
        </w:tc>
        <w:tc>
          <w:tcPr>
            <w:tcW w:w="3294" w:type="dxa"/>
          </w:tcPr>
          <w:p w14:paraId="2EA4F753" w14:textId="2334CA5B" w:rsidR="00465E69" w:rsidRDefault="00925224" w:rsidP="00082AF7">
            <w:r>
              <w:t>Supports multiple users at a time, users can work concurrently on the same thing.</w:t>
            </w:r>
          </w:p>
        </w:tc>
        <w:tc>
          <w:tcPr>
            <w:tcW w:w="3295" w:type="dxa"/>
          </w:tcPr>
          <w:p w14:paraId="09B1054B" w14:textId="29B7782D" w:rsidR="00465E69" w:rsidRDefault="00925224" w:rsidP="00082AF7">
            <w:r>
              <w:t>Supports only single user at a time.</w:t>
            </w:r>
          </w:p>
        </w:tc>
      </w:tr>
      <w:tr w:rsidR="00465E69" w14:paraId="4256CF5C" w14:textId="77777777" w:rsidTr="00666F70">
        <w:trPr>
          <w:trHeight w:val="1349"/>
        </w:trPr>
        <w:tc>
          <w:tcPr>
            <w:tcW w:w="3294" w:type="dxa"/>
          </w:tcPr>
          <w:p w14:paraId="5A2527C7" w14:textId="7B644B23" w:rsidR="00465E69" w:rsidRDefault="00465E69" w:rsidP="00082AF7">
            <w:r>
              <w:t>Data Access</w:t>
            </w:r>
          </w:p>
        </w:tc>
        <w:tc>
          <w:tcPr>
            <w:tcW w:w="3294" w:type="dxa"/>
          </w:tcPr>
          <w:p w14:paraId="5E73E5AB" w14:textId="212E0CF9" w:rsidR="00465E69" w:rsidRDefault="00925224" w:rsidP="00082AF7">
            <w:r>
              <w:t>Data is accessed faster. Because of data being provided in tubular structure and SQL is used to retrieve the wanted data.</w:t>
            </w:r>
          </w:p>
        </w:tc>
        <w:tc>
          <w:tcPr>
            <w:tcW w:w="3295" w:type="dxa"/>
          </w:tcPr>
          <w:p w14:paraId="1F3EABF0" w14:textId="2DA8FDF1" w:rsidR="00465E69" w:rsidRDefault="00925224" w:rsidP="00082AF7">
            <w:r>
              <w:t>Data is accessed slower.</w:t>
            </w:r>
          </w:p>
        </w:tc>
      </w:tr>
      <w:tr w:rsidR="00465E69" w14:paraId="1A08D074" w14:textId="77777777" w:rsidTr="00666F70">
        <w:trPr>
          <w:trHeight w:val="804"/>
        </w:trPr>
        <w:tc>
          <w:tcPr>
            <w:tcW w:w="3294" w:type="dxa"/>
          </w:tcPr>
          <w:p w14:paraId="24925544" w14:textId="4460395D" w:rsidR="00465E69" w:rsidRDefault="00465E69" w:rsidP="00082AF7">
            <w:r>
              <w:t>Support of distributed Database</w:t>
            </w:r>
          </w:p>
        </w:tc>
        <w:tc>
          <w:tcPr>
            <w:tcW w:w="3294" w:type="dxa"/>
          </w:tcPr>
          <w:p w14:paraId="1CDDD3F1" w14:textId="05D1AD7B" w:rsidR="00465E69" w:rsidRDefault="00925224" w:rsidP="00082AF7">
            <w:r>
              <w:t>Supports a distributed database. RDBMS is located in different placed in the cloud.</w:t>
            </w:r>
          </w:p>
        </w:tc>
        <w:tc>
          <w:tcPr>
            <w:tcW w:w="3295" w:type="dxa"/>
          </w:tcPr>
          <w:p w14:paraId="05188DE9" w14:textId="4F9E9BCE" w:rsidR="00465E69" w:rsidRDefault="00925224" w:rsidP="00082AF7">
            <w:r>
              <w:t>Does not support distributed data. DBMS is located in a specific location.</w:t>
            </w:r>
          </w:p>
        </w:tc>
      </w:tr>
      <w:tr w:rsidR="00465E69" w14:paraId="20DE3371" w14:textId="77777777" w:rsidTr="00666F70">
        <w:trPr>
          <w:trHeight w:val="1076"/>
        </w:trPr>
        <w:tc>
          <w:tcPr>
            <w:tcW w:w="3294" w:type="dxa"/>
          </w:tcPr>
          <w:p w14:paraId="1D721391" w14:textId="66EC6053" w:rsidR="00465E69" w:rsidRDefault="00465E69" w:rsidP="00082AF7">
            <w:r>
              <w:t>ACID properties</w:t>
            </w:r>
          </w:p>
        </w:tc>
        <w:tc>
          <w:tcPr>
            <w:tcW w:w="3294" w:type="dxa"/>
          </w:tcPr>
          <w:p w14:paraId="3C6565A3" w14:textId="7EA2A5E3" w:rsidR="00465E69" w:rsidRDefault="00A67BD4" w:rsidP="00082AF7">
            <w:r>
              <w:t>Follows the ACID (</w:t>
            </w:r>
            <w:r w:rsidRPr="00A67BD4">
              <w:t>Atomicity, Consistency, Integrity and Durability</w:t>
            </w:r>
            <w:r>
              <w:t>) principles. Thus, the data is consistent.</w:t>
            </w:r>
          </w:p>
        </w:tc>
        <w:tc>
          <w:tcPr>
            <w:tcW w:w="3295" w:type="dxa"/>
          </w:tcPr>
          <w:p w14:paraId="18F8EE64" w14:textId="64D0285A" w:rsidR="00465E69" w:rsidRDefault="00A67BD4" w:rsidP="00082AF7">
            <w:r>
              <w:t>Does not have to follow the ACID properties and created inconsistencies in data.</w:t>
            </w:r>
          </w:p>
        </w:tc>
      </w:tr>
      <w:tr w:rsidR="00465E69" w14:paraId="3DA6053D" w14:textId="77777777" w:rsidTr="00666F70">
        <w:trPr>
          <w:trHeight w:val="1335"/>
        </w:trPr>
        <w:tc>
          <w:tcPr>
            <w:tcW w:w="3294" w:type="dxa"/>
          </w:tcPr>
          <w:p w14:paraId="401AC5C4" w14:textId="6CADE675" w:rsidR="00465E69" w:rsidRDefault="00465E69" w:rsidP="00082AF7">
            <w:r>
              <w:t>Ideally Suited for</w:t>
            </w:r>
          </w:p>
        </w:tc>
        <w:tc>
          <w:tcPr>
            <w:tcW w:w="3294" w:type="dxa"/>
          </w:tcPr>
          <w:p w14:paraId="5E21BE94" w14:textId="467F21D8" w:rsidR="00465E69" w:rsidRDefault="00557F7B" w:rsidP="00082AF7">
            <w:r>
              <w:t xml:space="preserve">Designed to handle larger amounts of data. </w:t>
            </w:r>
          </w:p>
        </w:tc>
        <w:tc>
          <w:tcPr>
            <w:tcW w:w="3295" w:type="dxa"/>
          </w:tcPr>
          <w:p w14:paraId="4F990D74" w14:textId="003BC731" w:rsidR="00465E69" w:rsidRDefault="00A67BD4" w:rsidP="00082AF7">
            <w:r>
              <w:t>Mainly deals with small amounts of data.</w:t>
            </w:r>
            <w:r w:rsidR="00557F7B">
              <w:t xml:space="preserve"> If we use large amounts of </w:t>
            </w:r>
            <w:r w:rsidR="00666F70">
              <w:t>data,</w:t>
            </w:r>
            <w:r w:rsidR="00557F7B">
              <w:t xml:space="preserve"> the performance is slower than the RDBMS.</w:t>
            </w:r>
          </w:p>
        </w:tc>
      </w:tr>
    </w:tbl>
    <w:p w14:paraId="4DB1CE6A" w14:textId="77777777" w:rsidR="00F76C97" w:rsidRPr="00082AF7" w:rsidRDefault="00F76C97" w:rsidP="00082AF7"/>
    <w:p w14:paraId="1BAED5B1" w14:textId="371396EE" w:rsidR="00666F70" w:rsidRDefault="009437F9" w:rsidP="00666F70">
      <w:pPr>
        <w:pStyle w:val="Caption"/>
      </w:pPr>
      <w:bookmarkStart w:id="5" w:name="_Toc69648310"/>
      <w:r>
        <w:t xml:space="preserve">Figure </w:t>
      </w:r>
      <w:fldSimple w:instr=" SEQ Figure \* ARABIC ">
        <w:r w:rsidR="004916F0">
          <w:rPr>
            <w:noProof/>
          </w:rPr>
          <w:t>2</w:t>
        </w:r>
      </w:fldSimple>
      <w:r>
        <w:t xml:space="preserve">: What makes RDBMS better than DBMS </w:t>
      </w:r>
      <w:r>
        <w:fldChar w:fldCharType="begin"/>
      </w:r>
      <w:r>
        <w:instrText xml:space="preserve"> ADDIN EN.CITE &lt;EndNote&gt;&lt;Cite&gt;&lt;Author&gt;Academy&lt;/Author&gt;&lt;Year&gt;2019&lt;/Year&gt;&lt;RecNum&gt;27&lt;/RecNum&gt;&lt;DisplayText&gt;(Academy 2019)&lt;/DisplayText&gt;&lt;record&gt;&lt;rec-number&gt;27&lt;/rec-number&gt;&lt;foreign-keys&gt;&lt;key app="EN" db-id="525d9sr0qsvde5evfr0ps52ifpp52v555xtd" timestamp="1618745810"&gt;27&lt;/key&gt;&lt;/foreign-keys&gt;&lt;ref-type name="Web Page"&gt;12&lt;/ref-type&gt;&lt;contributors&gt;&lt;authors&gt;&lt;author&gt;After Academy&lt;/author&gt;&lt;/authors&gt;&lt;/contributors&gt;&lt;titles&gt;&lt;title&gt;What is the difference between DBMS and RDBMS?&lt;/title&gt;&lt;/titles&gt;&lt;dates&gt;&lt;year&gt;2019&lt;/year&gt;&lt;/dates&gt;&lt;urls&gt;&lt;related-urls&gt;&lt;url&gt;https://afteracademy.com/blog/what-is-the-difference-between-dbms-and-rdbms#:~:text=Data%20Access%3A%20Data%20is%20accessed%20faster%20in%20RDBMS,the%20query%20and%20get%20the%20required%20results%20accordingly.&lt;/url&gt;&lt;/related-urls&gt;&lt;/urls&gt;&lt;/record&gt;&lt;/Cite&gt;&lt;/EndNote&gt;</w:instrText>
      </w:r>
      <w:r>
        <w:fldChar w:fldCharType="separate"/>
      </w:r>
      <w:r>
        <w:rPr>
          <w:noProof/>
        </w:rPr>
        <w:t>(Academy 2019)</w:t>
      </w:r>
      <w:bookmarkEnd w:id="5"/>
      <w:r>
        <w:fldChar w:fldCharType="end"/>
      </w:r>
    </w:p>
    <w:p w14:paraId="09B38470" w14:textId="77777777" w:rsidR="00666F70" w:rsidRDefault="00666F70" w:rsidP="00666F70">
      <w:pPr>
        <w:pStyle w:val="Caption"/>
      </w:pPr>
    </w:p>
    <w:p w14:paraId="04166033" w14:textId="5C911CB8" w:rsidR="00221A08" w:rsidRDefault="00221A08" w:rsidP="00221A08">
      <w:pPr>
        <w:pStyle w:val="Heading1"/>
      </w:pPr>
      <w:bookmarkStart w:id="6" w:name="_Toc69660547"/>
      <w:r>
        <w:t>Part 2</w:t>
      </w:r>
      <w:bookmarkEnd w:id="6"/>
    </w:p>
    <w:p w14:paraId="66CAE4C1" w14:textId="2012BEA3" w:rsidR="002031AE" w:rsidRDefault="00221A08" w:rsidP="00221A08">
      <w:pPr>
        <w:pStyle w:val="Heading2"/>
      </w:pPr>
      <w:bookmarkStart w:id="7" w:name="_Toc69660548"/>
      <w:r>
        <w:t>Question 1</w:t>
      </w:r>
      <w:bookmarkEnd w:id="7"/>
    </w:p>
    <w:p w14:paraId="47A837B6" w14:textId="7197D434" w:rsidR="002031AE" w:rsidRDefault="002031AE" w:rsidP="002031AE">
      <w:r>
        <w:t>Select * from genre;</w:t>
      </w:r>
    </w:p>
    <w:p w14:paraId="6042616D" w14:textId="77777777" w:rsidR="002031AE" w:rsidRDefault="002031AE" w:rsidP="002031AE"/>
    <w:p w14:paraId="04628A96" w14:textId="6DA06DB5" w:rsidR="002031AE" w:rsidRDefault="002031AE" w:rsidP="002031AE">
      <w:pPr>
        <w:pStyle w:val="Heading2"/>
      </w:pPr>
      <w:bookmarkStart w:id="8" w:name="_Toc69660549"/>
      <w:r>
        <w:t>Question 2</w:t>
      </w:r>
      <w:bookmarkEnd w:id="8"/>
    </w:p>
    <w:p w14:paraId="3E9DB429" w14:textId="68B4B2EB" w:rsidR="002031AE" w:rsidRPr="002031AE" w:rsidRDefault="002031AE" w:rsidP="002031AE">
      <w:r>
        <w:t>Drop table Artist;</w:t>
      </w:r>
    </w:p>
    <w:p w14:paraId="266C33FA" w14:textId="1FCDB76D" w:rsidR="002031AE" w:rsidRDefault="002031AE" w:rsidP="002031AE"/>
    <w:p w14:paraId="32029203" w14:textId="68BFF41A" w:rsidR="002031AE" w:rsidRDefault="002031AE" w:rsidP="002031AE">
      <w:pPr>
        <w:pStyle w:val="Heading2"/>
      </w:pPr>
      <w:bookmarkStart w:id="9" w:name="_Toc69660550"/>
      <w:r>
        <w:t>Question 3</w:t>
      </w:r>
      <w:bookmarkEnd w:id="9"/>
    </w:p>
    <w:p w14:paraId="5A743D67" w14:textId="77777777" w:rsidR="008F216C" w:rsidRDefault="002031AE" w:rsidP="002031AE">
      <w:r w:rsidRPr="002031AE">
        <w:t>CREATE TABLE </w:t>
      </w:r>
      <w:proofErr w:type="spellStart"/>
      <w:r>
        <w:t>AlbumSales</w:t>
      </w:r>
      <w:proofErr w:type="spellEnd"/>
      <w:r w:rsidRPr="002031AE">
        <w:t xml:space="preserve"> (</w:t>
      </w:r>
      <w:r w:rsidRPr="002031AE">
        <w:br/>
      </w:r>
      <w:r w:rsidRPr="002031AE">
        <w:rPr>
          <w:i/>
          <w:iCs/>
        </w:rPr>
        <w:t xml:space="preserve">    </w:t>
      </w:r>
      <w:proofErr w:type="spellStart"/>
      <w:r>
        <w:t>ArtistId</w:t>
      </w:r>
      <w:proofErr w:type="spellEnd"/>
      <w:r>
        <w:t xml:space="preserve"> </w:t>
      </w:r>
      <w:r w:rsidRPr="002031AE">
        <w:rPr>
          <w:i/>
          <w:iCs/>
        </w:rPr>
        <w:t>int</w:t>
      </w:r>
      <w:r w:rsidR="00A320E0">
        <w:rPr>
          <w:i/>
          <w:iCs/>
        </w:rPr>
        <w:t xml:space="preserve"> </w:t>
      </w:r>
      <w:r w:rsidR="00A320E0" w:rsidRPr="00A320E0">
        <w:t>FOREIGN KEY REFERENCES </w:t>
      </w:r>
      <w:r w:rsidR="00A320E0">
        <w:t>Artists</w:t>
      </w:r>
      <w:r w:rsidR="00A320E0" w:rsidRPr="00A320E0">
        <w:t xml:space="preserve"> (</w:t>
      </w:r>
      <w:proofErr w:type="spellStart"/>
      <w:r w:rsidR="00A320E0">
        <w:t>ArtistId</w:t>
      </w:r>
      <w:proofErr w:type="spellEnd"/>
      <w:r w:rsidR="00A320E0" w:rsidRPr="00A320E0">
        <w:t>)</w:t>
      </w:r>
      <w:r w:rsidRPr="002031AE">
        <w:t>,</w:t>
      </w:r>
    </w:p>
    <w:p w14:paraId="6F7D77AF" w14:textId="5C610F1A" w:rsidR="008F216C" w:rsidRDefault="008F216C" w:rsidP="002031AE">
      <w:pPr>
        <w:rPr>
          <w:i/>
          <w:iCs/>
        </w:rPr>
      </w:pPr>
      <w:r>
        <w:t xml:space="preserve">    </w:t>
      </w:r>
      <w:proofErr w:type="spellStart"/>
      <w:r>
        <w:t>AlbumId</w:t>
      </w:r>
      <w:proofErr w:type="spellEnd"/>
      <w:r>
        <w:t xml:space="preserve"> </w:t>
      </w:r>
      <w:r w:rsidRPr="008F216C">
        <w:rPr>
          <w:i/>
          <w:iCs/>
        </w:rPr>
        <w:t>int</w:t>
      </w:r>
      <w:r>
        <w:rPr>
          <w:i/>
          <w:iCs/>
        </w:rPr>
        <w:t xml:space="preserve"> </w:t>
      </w:r>
      <w:r w:rsidRPr="00A320E0">
        <w:t>FOREIGN KEY REFERENCES </w:t>
      </w:r>
      <w:r>
        <w:t>Artists</w:t>
      </w:r>
      <w:r w:rsidRPr="00A320E0">
        <w:t xml:space="preserve"> (</w:t>
      </w:r>
      <w:proofErr w:type="spellStart"/>
      <w:r>
        <w:t>ArtistId</w:t>
      </w:r>
      <w:proofErr w:type="spellEnd"/>
      <w:r w:rsidRPr="00A320E0">
        <w:t>)</w:t>
      </w:r>
      <w:r>
        <w:rPr>
          <w:i/>
          <w:iCs/>
        </w:rPr>
        <w:t>,</w:t>
      </w:r>
      <w:r w:rsidR="002031AE" w:rsidRPr="002031AE">
        <w:br/>
      </w:r>
      <w:r w:rsidR="002031AE" w:rsidRPr="002031AE">
        <w:rPr>
          <w:i/>
          <w:iCs/>
        </w:rPr>
        <w:t xml:space="preserve">    </w:t>
      </w:r>
      <w:proofErr w:type="spellStart"/>
      <w:r w:rsidR="002031AE">
        <w:t>NumberofSales</w:t>
      </w:r>
      <w:proofErr w:type="spellEnd"/>
      <w:r w:rsidR="002031AE">
        <w:t xml:space="preserve"> </w:t>
      </w:r>
      <w:r w:rsidR="002031AE">
        <w:rPr>
          <w:i/>
          <w:iCs/>
        </w:rPr>
        <w:t>int</w:t>
      </w:r>
      <w:r w:rsidR="002031AE" w:rsidRPr="002031AE">
        <w:t>,</w:t>
      </w:r>
      <w:r w:rsidR="002031AE" w:rsidRPr="002031AE">
        <w:br/>
      </w:r>
      <w:r w:rsidR="002031AE" w:rsidRPr="002031AE">
        <w:rPr>
          <w:i/>
          <w:iCs/>
        </w:rPr>
        <w:t xml:space="preserve">    </w:t>
      </w:r>
      <w:r w:rsidR="002031AE">
        <w:t xml:space="preserve">Genre </w:t>
      </w:r>
      <w:r w:rsidR="002031AE">
        <w:rPr>
          <w:i/>
          <w:iCs/>
        </w:rPr>
        <w:t>varchar(255)</w:t>
      </w:r>
      <w:r>
        <w:rPr>
          <w:i/>
          <w:iCs/>
        </w:rPr>
        <w:t>,</w:t>
      </w:r>
    </w:p>
    <w:p w14:paraId="270478B7" w14:textId="50AA09A7" w:rsidR="002031AE" w:rsidRPr="002031AE" w:rsidRDefault="008F216C" w:rsidP="008F216C">
      <w:r>
        <w:t xml:space="preserve">    Primary Key (</w:t>
      </w:r>
      <w:proofErr w:type="spellStart"/>
      <w:r>
        <w:t>ArtistId</w:t>
      </w:r>
      <w:proofErr w:type="spellEnd"/>
      <w:r>
        <w:t xml:space="preserve">, </w:t>
      </w:r>
      <w:proofErr w:type="spellStart"/>
      <w:r>
        <w:t>AlbumId</w:t>
      </w:r>
      <w:proofErr w:type="spellEnd"/>
      <w:r>
        <w:t>)</w:t>
      </w:r>
      <w:r w:rsidR="002031AE" w:rsidRPr="002031AE">
        <w:br/>
        <w:t>);</w:t>
      </w:r>
    </w:p>
    <w:p w14:paraId="0B2F7711" w14:textId="04048B39" w:rsidR="002031AE" w:rsidRDefault="002031AE" w:rsidP="002031AE"/>
    <w:p w14:paraId="3D5DC487" w14:textId="18FFFCA2" w:rsidR="007A1158" w:rsidRDefault="007A1158" w:rsidP="007A1158">
      <w:pPr>
        <w:pStyle w:val="Heading2"/>
      </w:pPr>
      <w:bookmarkStart w:id="10" w:name="_Toc69660551"/>
      <w:r>
        <w:t>Question 4</w:t>
      </w:r>
      <w:bookmarkEnd w:id="10"/>
    </w:p>
    <w:p w14:paraId="33A656E0" w14:textId="0CD153AD" w:rsidR="007A1158" w:rsidRDefault="007A1158" w:rsidP="007A1158">
      <w:r w:rsidRPr="007A1158">
        <w:t xml:space="preserve">select </w:t>
      </w:r>
      <w:r>
        <w:t xml:space="preserve">* </w:t>
      </w:r>
      <w:r w:rsidRPr="007A1158">
        <w:t xml:space="preserve">from </w:t>
      </w:r>
      <w:r>
        <w:t>Albums</w:t>
      </w:r>
      <w:r w:rsidRPr="007A1158">
        <w:t xml:space="preserve"> where year(</w:t>
      </w:r>
      <w:proofErr w:type="spellStart"/>
      <w:r>
        <w:t>DateReleased</w:t>
      </w:r>
      <w:proofErr w:type="spellEnd"/>
      <w:r w:rsidRPr="007A1158">
        <w:t xml:space="preserve">) </w:t>
      </w:r>
      <w:r>
        <w:t>=</w:t>
      </w:r>
      <w:r w:rsidRPr="007A1158">
        <w:t xml:space="preserve"> </w:t>
      </w:r>
      <w:r>
        <w:t>2020</w:t>
      </w:r>
    </w:p>
    <w:p w14:paraId="5583CC6B" w14:textId="3C460408" w:rsidR="007A1158" w:rsidRDefault="007A1158" w:rsidP="007A1158"/>
    <w:p w14:paraId="6515749B" w14:textId="699D7B8E" w:rsidR="007A1158" w:rsidRDefault="007A1158" w:rsidP="007A1158">
      <w:pPr>
        <w:pStyle w:val="Heading2"/>
      </w:pPr>
      <w:bookmarkStart w:id="11" w:name="_Toc69660552"/>
      <w:r>
        <w:t>Question 5</w:t>
      </w:r>
      <w:bookmarkEnd w:id="11"/>
    </w:p>
    <w:p w14:paraId="67B18C57" w14:textId="77777777" w:rsidR="00CD7991" w:rsidRDefault="00CD7991" w:rsidP="00CD7991">
      <w:pPr>
        <w:rPr>
          <w:i/>
          <w:iCs/>
        </w:rPr>
      </w:pPr>
      <w:r w:rsidRPr="002031AE">
        <w:t>CREATE TABLE </w:t>
      </w:r>
      <w:r>
        <w:t>Albums</w:t>
      </w:r>
      <w:r w:rsidRPr="002031AE">
        <w:t xml:space="preserve"> (</w:t>
      </w:r>
      <w:r w:rsidRPr="002031AE">
        <w:br/>
      </w:r>
      <w:r w:rsidRPr="002031AE">
        <w:rPr>
          <w:i/>
          <w:iCs/>
        </w:rPr>
        <w:t>   </w:t>
      </w:r>
      <w:proofErr w:type="spellStart"/>
      <w:r>
        <w:t>AlbumId</w:t>
      </w:r>
      <w:proofErr w:type="spellEnd"/>
      <w:r>
        <w:t xml:space="preserve"> </w:t>
      </w:r>
      <w:r w:rsidRPr="002031AE">
        <w:rPr>
          <w:i/>
          <w:iCs/>
        </w:rPr>
        <w:t>int</w:t>
      </w:r>
      <w:r w:rsidRPr="002031AE">
        <w:t>,</w:t>
      </w:r>
      <w:r w:rsidRPr="002031AE">
        <w:br/>
      </w:r>
      <w:r w:rsidRPr="002031AE">
        <w:rPr>
          <w:i/>
          <w:iCs/>
        </w:rPr>
        <w:t>   </w:t>
      </w:r>
      <w:proofErr w:type="spellStart"/>
      <w:r>
        <w:t>AlbumName</w:t>
      </w:r>
      <w:proofErr w:type="spellEnd"/>
      <w:r>
        <w:t xml:space="preserve"> </w:t>
      </w:r>
      <w:r>
        <w:rPr>
          <w:i/>
          <w:iCs/>
        </w:rPr>
        <w:t>varchar(255)</w:t>
      </w:r>
      <w:r w:rsidRPr="002031AE">
        <w:t>,</w:t>
      </w:r>
      <w:r w:rsidRPr="002031AE">
        <w:br/>
      </w:r>
      <w:r w:rsidRPr="002031AE">
        <w:rPr>
          <w:i/>
          <w:iCs/>
        </w:rPr>
        <w:t>   </w:t>
      </w:r>
      <w:proofErr w:type="spellStart"/>
      <w:r>
        <w:t>DateReleased</w:t>
      </w:r>
      <w:proofErr w:type="spellEnd"/>
      <w:r>
        <w:t xml:space="preserve"> </w:t>
      </w:r>
      <w:proofErr w:type="spellStart"/>
      <w:r>
        <w:rPr>
          <w:i/>
          <w:iCs/>
        </w:rPr>
        <w:t>DateTime</w:t>
      </w:r>
      <w:proofErr w:type="spellEnd"/>
      <w:r>
        <w:rPr>
          <w:i/>
          <w:iCs/>
        </w:rPr>
        <w:t>,</w:t>
      </w:r>
    </w:p>
    <w:p w14:paraId="5E258C4A" w14:textId="19300D2B" w:rsidR="00CD7991" w:rsidRDefault="00CD7991" w:rsidP="00CD7991">
      <w:r>
        <w:t xml:space="preserve">   </w:t>
      </w:r>
      <w:proofErr w:type="spellStart"/>
      <w:r>
        <w:t>ArtistId</w:t>
      </w:r>
      <w:proofErr w:type="spellEnd"/>
      <w:r>
        <w:t xml:space="preserve"> </w:t>
      </w:r>
      <w:r w:rsidRPr="00CD7991">
        <w:rPr>
          <w:i/>
          <w:iCs/>
        </w:rPr>
        <w:t>int</w:t>
      </w:r>
      <w:r>
        <w:rPr>
          <w:i/>
          <w:iCs/>
        </w:rPr>
        <w:t xml:space="preserve"> PRIMARY KEY</w:t>
      </w:r>
      <w:r w:rsidRPr="002031AE">
        <w:br/>
        <w:t>);</w:t>
      </w:r>
    </w:p>
    <w:p w14:paraId="3A01C127" w14:textId="705BC796" w:rsidR="00CD7991" w:rsidRDefault="00CD7991" w:rsidP="00CD7991"/>
    <w:p w14:paraId="281CAE1F" w14:textId="77777777" w:rsidR="00CD7991" w:rsidRDefault="00CD7991" w:rsidP="00CD7991">
      <w:r>
        <w:t>Depending on how the table Genre is set up, it will either throw an error because there is a relationship between the two entities, or all related rows in the genre tables will be deleted (on cascade delete).</w:t>
      </w:r>
    </w:p>
    <w:p w14:paraId="1D6513AA" w14:textId="160799F2" w:rsidR="00CD7991" w:rsidRDefault="00CD7991" w:rsidP="00CD7991">
      <w:r>
        <w:t>The 4 options are No Action, Cascade, SET NULL or SET Default. Depending on the child table.</w:t>
      </w:r>
    </w:p>
    <w:p w14:paraId="0707454E" w14:textId="77777777" w:rsidR="00CD7991" w:rsidRDefault="00CD7991" w:rsidP="00CD7991"/>
    <w:p w14:paraId="0C04BE35" w14:textId="6AF4BB72" w:rsidR="00CD7991" w:rsidRDefault="00CD7991" w:rsidP="00CD7991">
      <w:pPr>
        <w:pStyle w:val="Heading2"/>
      </w:pPr>
      <w:bookmarkStart w:id="12" w:name="_Toc69660553"/>
      <w:r>
        <w:t>Question 6</w:t>
      </w:r>
      <w:bookmarkEnd w:id="12"/>
      <w:r>
        <w:t xml:space="preserve"> </w:t>
      </w:r>
    </w:p>
    <w:p w14:paraId="5999D837" w14:textId="0DE2F27E" w:rsidR="007A1158" w:rsidRPr="007A1158" w:rsidRDefault="00C46079" w:rsidP="007A1158">
      <w:r>
        <w:rPr>
          <w:noProof/>
        </w:rPr>
        <w:drawing>
          <wp:inline distT="0" distB="0" distL="0" distR="0" wp14:anchorId="0B03E340" wp14:editId="35494689">
            <wp:extent cx="4041250" cy="390794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149" cy="3919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7D6096" w14:textId="567D7C8D" w:rsidR="00A320E0" w:rsidRDefault="00B01556" w:rsidP="002031AE">
      <w:r>
        <w:t xml:space="preserve">An overlapping constraint happens when </w:t>
      </w:r>
      <w:r w:rsidRPr="00B01556">
        <w:t>the same entity contains</w:t>
      </w:r>
      <w:r>
        <w:t xml:space="preserve"> </w:t>
      </w:r>
      <w:r w:rsidRPr="00B01556">
        <w:t>two subclasses</w:t>
      </w:r>
      <w:r>
        <w:t xml:space="preserve">. In this example the </w:t>
      </w:r>
      <w:r w:rsidR="00C46079">
        <w:t xml:space="preserve">artists </w:t>
      </w:r>
      <w:r>
        <w:t xml:space="preserve">entity can be split up into two entities names single or </w:t>
      </w:r>
      <w:proofErr w:type="spellStart"/>
      <w:r>
        <w:t>extendedPlay</w:t>
      </w:r>
      <w:proofErr w:type="spellEnd"/>
      <w:r>
        <w:t>.</w:t>
      </w:r>
    </w:p>
    <w:p w14:paraId="106B253E" w14:textId="4421C750" w:rsidR="00A320E0" w:rsidRDefault="00A320E0" w:rsidP="00A320E0">
      <w:pPr>
        <w:pStyle w:val="Heading2"/>
      </w:pPr>
      <w:bookmarkStart w:id="13" w:name="_Toc69660554"/>
      <w:r>
        <w:lastRenderedPageBreak/>
        <w:t>Question 7</w:t>
      </w:r>
      <w:bookmarkEnd w:id="13"/>
    </w:p>
    <w:p w14:paraId="113908A6" w14:textId="77777777" w:rsidR="00992977" w:rsidRDefault="00992977" w:rsidP="00992977">
      <w:r w:rsidRPr="002031AE">
        <w:t>CREATE TABLE </w:t>
      </w:r>
      <w:proofErr w:type="spellStart"/>
      <w:r>
        <w:t>AlbumSales</w:t>
      </w:r>
      <w:proofErr w:type="spellEnd"/>
      <w:r w:rsidRPr="002031AE">
        <w:t xml:space="preserve"> (</w:t>
      </w:r>
      <w:r w:rsidRPr="002031AE">
        <w:br/>
      </w:r>
      <w:r w:rsidRPr="002031AE">
        <w:rPr>
          <w:i/>
          <w:iCs/>
        </w:rPr>
        <w:t xml:space="preserve">    </w:t>
      </w:r>
      <w:proofErr w:type="spellStart"/>
      <w:r>
        <w:t>ArtistId</w:t>
      </w:r>
      <w:proofErr w:type="spellEnd"/>
      <w:r>
        <w:t xml:space="preserve"> </w:t>
      </w:r>
      <w:r w:rsidRPr="002031AE">
        <w:rPr>
          <w:i/>
          <w:iCs/>
        </w:rPr>
        <w:t>int</w:t>
      </w:r>
      <w:r>
        <w:rPr>
          <w:i/>
          <w:iCs/>
        </w:rPr>
        <w:t xml:space="preserve"> </w:t>
      </w:r>
      <w:r w:rsidRPr="00A320E0">
        <w:t>FOREIGN KEY REFERENCES </w:t>
      </w:r>
      <w:r>
        <w:t>Artists</w:t>
      </w:r>
      <w:r w:rsidRPr="00A320E0">
        <w:t xml:space="preserve"> (</w:t>
      </w:r>
      <w:proofErr w:type="spellStart"/>
      <w:r>
        <w:t>ArtistId</w:t>
      </w:r>
      <w:proofErr w:type="spellEnd"/>
      <w:r w:rsidRPr="00A320E0">
        <w:t>)</w:t>
      </w:r>
      <w:r w:rsidRPr="002031AE">
        <w:t>,</w:t>
      </w:r>
    </w:p>
    <w:p w14:paraId="540D8EE3" w14:textId="77777777" w:rsidR="00992977" w:rsidRDefault="00992977" w:rsidP="00992977">
      <w:pPr>
        <w:rPr>
          <w:i/>
          <w:iCs/>
        </w:rPr>
      </w:pPr>
      <w:r>
        <w:t xml:space="preserve">    </w:t>
      </w:r>
      <w:proofErr w:type="spellStart"/>
      <w:r>
        <w:t>AlbumId</w:t>
      </w:r>
      <w:proofErr w:type="spellEnd"/>
      <w:r>
        <w:t xml:space="preserve"> </w:t>
      </w:r>
      <w:r w:rsidRPr="008F216C">
        <w:rPr>
          <w:i/>
          <w:iCs/>
        </w:rPr>
        <w:t>int</w:t>
      </w:r>
      <w:r>
        <w:rPr>
          <w:i/>
          <w:iCs/>
        </w:rPr>
        <w:t xml:space="preserve"> </w:t>
      </w:r>
      <w:r w:rsidRPr="00A320E0">
        <w:t>FOREIGN KEY REFERENCES </w:t>
      </w:r>
      <w:r>
        <w:t>Artists</w:t>
      </w:r>
      <w:r w:rsidRPr="00A320E0">
        <w:t xml:space="preserve"> (</w:t>
      </w:r>
      <w:proofErr w:type="spellStart"/>
      <w:r>
        <w:t>ArtistId</w:t>
      </w:r>
      <w:proofErr w:type="spellEnd"/>
      <w:r w:rsidRPr="00A320E0">
        <w:t>)</w:t>
      </w:r>
      <w:r>
        <w:rPr>
          <w:i/>
          <w:iCs/>
        </w:rPr>
        <w:t>,</w:t>
      </w:r>
      <w:r w:rsidRPr="002031AE">
        <w:br/>
      </w:r>
      <w:r w:rsidRPr="002031AE">
        <w:rPr>
          <w:i/>
          <w:iCs/>
        </w:rPr>
        <w:t xml:space="preserve">    </w:t>
      </w:r>
      <w:proofErr w:type="spellStart"/>
      <w:r>
        <w:t>NumberofSales</w:t>
      </w:r>
      <w:proofErr w:type="spellEnd"/>
      <w:r>
        <w:t xml:space="preserve"> </w:t>
      </w:r>
      <w:r>
        <w:rPr>
          <w:i/>
          <w:iCs/>
        </w:rPr>
        <w:t>int</w:t>
      </w:r>
      <w:r w:rsidRPr="002031AE">
        <w:t>,</w:t>
      </w:r>
      <w:r w:rsidRPr="002031AE">
        <w:br/>
      </w:r>
      <w:r w:rsidRPr="002031AE">
        <w:rPr>
          <w:i/>
          <w:iCs/>
        </w:rPr>
        <w:t xml:space="preserve">    </w:t>
      </w:r>
      <w:r>
        <w:t xml:space="preserve">Genre </w:t>
      </w:r>
      <w:r>
        <w:rPr>
          <w:i/>
          <w:iCs/>
        </w:rPr>
        <w:t>varchar(255),</w:t>
      </w:r>
    </w:p>
    <w:p w14:paraId="1C5090A0" w14:textId="25A4F398" w:rsidR="00A320E0" w:rsidRDefault="00992977" w:rsidP="00666F70">
      <w:r>
        <w:t xml:space="preserve">    Primary Key (</w:t>
      </w:r>
      <w:proofErr w:type="spellStart"/>
      <w:r>
        <w:t>ArtistId</w:t>
      </w:r>
      <w:proofErr w:type="spellEnd"/>
      <w:r>
        <w:t xml:space="preserve">, </w:t>
      </w:r>
      <w:proofErr w:type="spellStart"/>
      <w:r>
        <w:t>AlbumId</w:t>
      </w:r>
      <w:proofErr w:type="spellEnd"/>
      <w:r>
        <w:t>)</w:t>
      </w:r>
      <w:r w:rsidRPr="002031AE">
        <w:br/>
        <w:t>);</w:t>
      </w:r>
    </w:p>
    <w:p w14:paraId="68B1FC8B" w14:textId="294A677B" w:rsidR="00A320E0" w:rsidRDefault="00A320E0" w:rsidP="00A320E0">
      <w:pPr>
        <w:rPr>
          <w:i/>
          <w:iCs/>
        </w:rPr>
      </w:pPr>
      <w:r w:rsidRPr="002031AE">
        <w:t>CREATE TABLE </w:t>
      </w:r>
      <w:r>
        <w:t>Albums</w:t>
      </w:r>
      <w:r w:rsidRPr="002031AE">
        <w:t xml:space="preserve"> (</w:t>
      </w:r>
      <w:r w:rsidRPr="002031AE">
        <w:br/>
      </w:r>
      <w:r w:rsidRPr="002031AE">
        <w:rPr>
          <w:i/>
          <w:iCs/>
        </w:rPr>
        <w:t>   </w:t>
      </w:r>
      <w:proofErr w:type="spellStart"/>
      <w:r>
        <w:t>AlbumId</w:t>
      </w:r>
      <w:proofErr w:type="spellEnd"/>
      <w:r>
        <w:t xml:space="preserve"> </w:t>
      </w:r>
      <w:r w:rsidRPr="002031AE">
        <w:rPr>
          <w:i/>
          <w:iCs/>
        </w:rPr>
        <w:t>int</w:t>
      </w:r>
      <w:r w:rsidR="00992977">
        <w:rPr>
          <w:i/>
          <w:iCs/>
        </w:rPr>
        <w:t>,</w:t>
      </w:r>
      <w:r w:rsidRPr="002031AE">
        <w:br/>
      </w:r>
      <w:r w:rsidRPr="002031AE">
        <w:rPr>
          <w:i/>
          <w:iCs/>
        </w:rPr>
        <w:t>   </w:t>
      </w:r>
      <w:proofErr w:type="spellStart"/>
      <w:r>
        <w:t>AlbumName</w:t>
      </w:r>
      <w:proofErr w:type="spellEnd"/>
      <w:r>
        <w:t xml:space="preserve"> </w:t>
      </w:r>
      <w:r>
        <w:rPr>
          <w:i/>
          <w:iCs/>
        </w:rPr>
        <w:t>varchar(255),</w:t>
      </w:r>
    </w:p>
    <w:p w14:paraId="55F2B925" w14:textId="77777777" w:rsidR="00A320E0" w:rsidRDefault="00A320E0" w:rsidP="00A320E0">
      <w:r>
        <w:t xml:space="preserve">   </w:t>
      </w:r>
      <w:proofErr w:type="spellStart"/>
      <w:r>
        <w:t>DateReleased</w:t>
      </w:r>
      <w:proofErr w:type="spellEnd"/>
      <w:r>
        <w:t xml:space="preserve"> </w:t>
      </w:r>
      <w:proofErr w:type="spellStart"/>
      <w:r>
        <w:t>DateTime</w:t>
      </w:r>
      <w:proofErr w:type="spellEnd"/>
      <w:r>
        <w:t>,</w:t>
      </w:r>
    </w:p>
    <w:p w14:paraId="41F33FBD" w14:textId="6119DCBD" w:rsidR="00A320E0" w:rsidRDefault="00A320E0" w:rsidP="00A320E0">
      <w:r>
        <w:t xml:space="preserve">   </w:t>
      </w:r>
      <w:proofErr w:type="spellStart"/>
      <w:r>
        <w:t>ArtistId</w:t>
      </w:r>
      <w:proofErr w:type="spellEnd"/>
      <w:r>
        <w:t xml:space="preserve"> int </w:t>
      </w:r>
      <w:r w:rsidRPr="00A320E0">
        <w:t>FOREIGN KEY REFERENCES </w:t>
      </w:r>
      <w:r>
        <w:t>Artists</w:t>
      </w:r>
      <w:r w:rsidRPr="00A320E0">
        <w:t xml:space="preserve"> (</w:t>
      </w:r>
      <w:proofErr w:type="spellStart"/>
      <w:r>
        <w:t>ArtistId</w:t>
      </w:r>
      <w:proofErr w:type="spellEnd"/>
      <w:r w:rsidRPr="00A320E0">
        <w:t>)</w:t>
      </w:r>
      <w:r>
        <w:t xml:space="preserve">, </w:t>
      </w:r>
    </w:p>
    <w:p w14:paraId="1D624426" w14:textId="6B5B68D6" w:rsidR="00992977" w:rsidRDefault="00A320E0" w:rsidP="00A320E0">
      <w:r>
        <w:t xml:space="preserve">   </w:t>
      </w:r>
      <w:proofErr w:type="spellStart"/>
      <w:r>
        <w:t>GenreId</w:t>
      </w:r>
      <w:proofErr w:type="spellEnd"/>
      <w:r>
        <w:t xml:space="preserve"> int </w:t>
      </w:r>
      <w:r w:rsidRPr="00A320E0">
        <w:t>FOREIGN KEY REFERENCES </w:t>
      </w:r>
      <w:r>
        <w:t>Genre</w:t>
      </w:r>
      <w:r w:rsidRPr="00A320E0">
        <w:t xml:space="preserve"> (</w:t>
      </w:r>
      <w:proofErr w:type="spellStart"/>
      <w:r>
        <w:t>GenreId</w:t>
      </w:r>
      <w:proofErr w:type="spellEnd"/>
      <w:r w:rsidRPr="00A320E0">
        <w:t>)</w:t>
      </w:r>
      <w:r w:rsidR="00992977">
        <w:t>,</w:t>
      </w:r>
    </w:p>
    <w:p w14:paraId="1C8B124E" w14:textId="19B09085" w:rsidR="00992977" w:rsidRDefault="00992977" w:rsidP="00A320E0">
      <w:r>
        <w:rPr>
          <w:i/>
          <w:iCs/>
        </w:rPr>
        <w:t xml:space="preserve">   </w:t>
      </w:r>
      <w:r w:rsidRPr="00992977">
        <w:t>PRIMARY KEY</w:t>
      </w:r>
      <w:r>
        <w:t xml:space="preserve"> (</w:t>
      </w:r>
      <w:proofErr w:type="spellStart"/>
      <w:r>
        <w:t>AlbumId</w:t>
      </w:r>
      <w:proofErr w:type="spellEnd"/>
      <w:r>
        <w:t>)</w:t>
      </w:r>
      <w:r w:rsidRPr="00992977">
        <w:t>,</w:t>
      </w:r>
      <w:r w:rsidRPr="002031AE">
        <w:t xml:space="preserve"> </w:t>
      </w:r>
      <w:r w:rsidR="00A320E0">
        <w:t xml:space="preserve"> </w:t>
      </w:r>
      <w:r w:rsidR="00A320E0" w:rsidRPr="002031AE">
        <w:br/>
        <w:t>);</w:t>
      </w:r>
    </w:p>
    <w:p w14:paraId="517F3D9F" w14:textId="77777777" w:rsidR="00992977" w:rsidRDefault="00A320E0" w:rsidP="00A320E0">
      <w:pPr>
        <w:rPr>
          <w:i/>
          <w:iCs/>
        </w:rPr>
      </w:pPr>
      <w:r w:rsidRPr="002031AE">
        <w:t>CREATE TABLE </w:t>
      </w:r>
      <w:r>
        <w:t>Genre</w:t>
      </w:r>
      <w:r w:rsidRPr="002031AE">
        <w:t xml:space="preserve"> (</w:t>
      </w:r>
      <w:r w:rsidRPr="002031AE">
        <w:br/>
      </w:r>
      <w:r w:rsidRPr="002031AE">
        <w:rPr>
          <w:i/>
          <w:iCs/>
        </w:rPr>
        <w:t xml:space="preserve">    </w:t>
      </w:r>
      <w:proofErr w:type="spellStart"/>
      <w:r>
        <w:t>GenreId</w:t>
      </w:r>
      <w:proofErr w:type="spellEnd"/>
      <w:r>
        <w:t xml:space="preserve"> </w:t>
      </w:r>
      <w:r w:rsidRPr="002031AE">
        <w:rPr>
          <w:i/>
          <w:iCs/>
        </w:rPr>
        <w:t>int</w:t>
      </w:r>
      <w:r w:rsidRPr="002031AE">
        <w:t xml:space="preserve">, </w:t>
      </w:r>
      <w:r w:rsidRPr="002031AE">
        <w:br/>
      </w:r>
      <w:r w:rsidRPr="002031AE">
        <w:rPr>
          <w:i/>
          <w:iCs/>
        </w:rPr>
        <w:t xml:space="preserve">    </w:t>
      </w:r>
      <w:r>
        <w:t xml:space="preserve">Genre </w:t>
      </w:r>
      <w:r>
        <w:rPr>
          <w:i/>
          <w:iCs/>
        </w:rPr>
        <w:t>varchar(255)</w:t>
      </w:r>
      <w:r w:rsidR="00992977">
        <w:rPr>
          <w:i/>
          <w:iCs/>
        </w:rPr>
        <w:t>,</w:t>
      </w:r>
    </w:p>
    <w:p w14:paraId="08E25341" w14:textId="4E9CD230" w:rsidR="00992977" w:rsidRDefault="00992977" w:rsidP="00A320E0">
      <w:r>
        <w:t xml:space="preserve">    Primary key (</w:t>
      </w:r>
      <w:proofErr w:type="spellStart"/>
      <w:r>
        <w:t>GenreId</w:t>
      </w:r>
      <w:proofErr w:type="spellEnd"/>
      <w:r>
        <w:t>)</w:t>
      </w:r>
      <w:r w:rsidR="00A320E0" w:rsidRPr="002031AE">
        <w:br/>
        <w:t>);</w:t>
      </w:r>
    </w:p>
    <w:p w14:paraId="61106248" w14:textId="77777777" w:rsidR="00992977" w:rsidRDefault="00A320E0" w:rsidP="00A320E0">
      <w:pPr>
        <w:rPr>
          <w:i/>
          <w:iCs/>
        </w:rPr>
      </w:pPr>
      <w:r w:rsidRPr="002031AE">
        <w:t>CREATE TABLE </w:t>
      </w:r>
      <w:r>
        <w:t>Artist</w:t>
      </w:r>
      <w:r w:rsidRPr="002031AE">
        <w:t xml:space="preserve"> (</w:t>
      </w:r>
      <w:r w:rsidRPr="002031AE">
        <w:br/>
      </w:r>
      <w:r w:rsidRPr="002031AE">
        <w:rPr>
          <w:i/>
          <w:iCs/>
        </w:rPr>
        <w:t xml:space="preserve">    </w:t>
      </w:r>
      <w:proofErr w:type="spellStart"/>
      <w:r>
        <w:t>ArtistId</w:t>
      </w:r>
      <w:proofErr w:type="spellEnd"/>
      <w:r>
        <w:t xml:space="preserve"> </w:t>
      </w:r>
      <w:r w:rsidRPr="002031AE">
        <w:rPr>
          <w:i/>
          <w:iCs/>
        </w:rPr>
        <w:t>int</w:t>
      </w:r>
      <w:r w:rsidRPr="002031AE">
        <w:t xml:space="preserve">, </w:t>
      </w:r>
      <w:r w:rsidRPr="002031AE">
        <w:br/>
      </w:r>
      <w:r w:rsidRPr="002031AE">
        <w:rPr>
          <w:i/>
          <w:iCs/>
        </w:rPr>
        <w:t>   </w:t>
      </w:r>
      <w:r>
        <w:rPr>
          <w:i/>
          <w:iCs/>
        </w:rPr>
        <w:t xml:space="preserve"> </w:t>
      </w:r>
      <w:proofErr w:type="spellStart"/>
      <w:r>
        <w:t>ArtistName</w:t>
      </w:r>
      <w:proofErr w:type="spellEnd"/>
      <w:r>
        <w:t xml:space="preserve"> </w:t>
      </w:r>
      <w:r>
        <w:rPr>
          <w:i/>
          <w:iCs/>
        </w:rPr>
        <w:t>varchar(255)</w:t>
      </w:r>
      <w:r w:rsidR="00992977">
        <w:rPr>
          <w:i/>
          <w:iCs/>
        </w:rPr>
        <w:t>,</w:t>
      </w:r>
    </w:p>
    <w:p w14:paraId="068F57F1" w14:textId="0DCB62E0" w:rsidR="00A320E0" w:rsidRPr="002031AE" w:rsidRDefault="00992977" w:rsidP="00A320E0">
      <w:r>
        <w:t xml:space="preserve">    Primary key (</w:t>
      </w:r>
      <w:proofErr w:type="spellStart"/>
      <w:r>
        <w:t>ArtistId</w:t>
      </w:r>
      <w:proofErr w:type="spellEnd"/>
      <w:r>
        <w:t>)</w:t>
      </w:r>
      <w:r w:rsidR="00A320E0" w:rsidRPr="002031AE">
        <w:br/>
        <w:t>);</w:t>
      </w:r>
    </w:p>
    <w:p w14:paraId="1C762B6A" w14:textId="77777777" w:rsidR="00A55A2B" w:rsidRDefault="00A55A2B" w:rsidP="00A55A2B">
      <w:r w:rsidRPr="002031AE">
        <w:t>CREATE TABLE </w:t>
      </w:r>
      <w:proofErr w:type="spellStart"/>
      <w:r>
        <w:t>ExtendedPlay</w:t>
      </w:r>
      <w:proofErr w:type="spellEnd"/>
      <w:r w:rsidRPr="002031AE">
        <w:t xml:space="preserve"> (</w:t>
      </w:r>
    </w:p>
    <w:p w14:paraId="07004C54" w14:textId="17E4514C" w:rsidR="00A55A2B" w:rsidRDefault="00A55A2B" w:rsidP="00A55A2B">
      <w:pPr>
        <w:rPr>
          <w:i/>
          <w:iCs/>
        </w:rPr>
      </w:pPr>
      <w:r>
        <w:t xml:space="preserve">   </w:t>
      </w:r>
      <w:proofErr w:type="spellStart"/>
      <w:r>
        <w:t>EPId</w:t>
      </w:r>
      <w:proofErr w:type="spellEnd"/>
      <w:r>
        <w:t xml:space="preserve"> </w:t>
      </w:r>
      <w:r>
        <w:rPr>
          <w:i/>
          <w:iCs/>
        </w:rPr>
        <w:t>int,</w:t>
      </w:r>
      <w:r w:rsidRPr="002031AE">
        <w:br/>
      </w:r>
      <w:r w:rsidRPr="002031AE">
        <w:rPr>
          <w:i/>
          <w:iCs/>
        </w:rPr>
        <w:t>   </w:t>
      </w:r>
      <w:proofErr w:type="spellStart"/>
      <w:r>
        <w:t>ArtistId</w:t>
      </w:r>
      <w:proofErr w:type="spellEnd"/>
      <w:r>
        <w:t xml:space="preserve"> int </w:t>
      </w:r>
      <w:r w:rsidRPr="00A320E0">
        <w:t>FOREIGN KEY REFERENCES </w:t>
      </w:r>
      <w:r>
        <w:t>Artists</w:t>
      </w:r>
      <w:r w:rsidRPr="00A320E0">
        <w:t xml:space="preserve"> (</w:t>
      </w:r>
      <w:proofErr w:type="spellStart"/>
      <w:r>
        <w:t>ArtistId</w:t>
      </w:r>
      <w:proofErr w:type="spellEnd"/>
      <w:r w:rsidRPr="00A320E0">
        <w:t>)</w:t>
      </w:r>
      <w:r>
        <w:t>,</w:t>
      </w:r>
    </w:p>
    <w:p w14:paraId="317CF474" w14:textId="77777777" w:rsidR="00A55A2B" w:rsidRDefault="00A55A2B" w:rsidP="00A55A2B">
      <w:r>
        <w:t xml:space="preserve">   </w:t>
      </w:r>
      <w:proofErr w:type="spellStart"/>
      <w:r>
        <w:t>DateReleased</w:t>
      </w:r>
      <w:proofErr w:type="spellEnd"/>
      <w:r>
        <w:t xml:space="preserve"> </w:t>
      </w:r>
      <w:proofErr w:type="spellStart"/>
      <w:r>
        <w:t>DateTime</w:t>
      </w:r>
      <w:proofErr w:type="spellEnd"/>
      <w:r>
        <w:t>,</w:t>
      </w:r>
    </w:p>
    <w:p w14:paraId="6568CBAF" w14:textId="77777777" w:rsidR="00A55A2B" w:rsidRDefault="00A55A2B" w:rsidP="00A55A2B">
      <w:pPr>
        <w:rPr>
          <w:i/>
          <w:iCs/>
        </w:rPr>
      </w:pPr>
      <w:r>
        <w:t xml:space="preserve">   Genre </w:t>
      </w:r>
      <w:r>
        <w:rPr>
          <w:i/>
          <w:iCs/>
        </w:rPr>
        <w:t>varchar(255),</w:t>
      </w:r>
    </w:p>
    <w:p w14:paraId="562EA0B2" w14:textId="78477985" w:rsidR="00A55A2B" w:rsidRDefault="00A55A2B" w:rsidP="00A55A2B">
      <w:r>
        <w:rPr>
          <w:i/>
          <w:iCs/>
        </w:rPr>
        <w:t xml:space="preserve">   </w:t>
      </w:r>
      <w:r w:rsidRPr="00992977">
        <w:t>PRIMARY KEY</w:t>
      </w:r>
      <w:r>
        <w:t xml:space="preserve"> (</w:t>
      </w:r>
      <w:proofErr w:type="spellStart"/>
      <w:r>
        <w:t>EPId</w:t>
      </w:r>
      <w:proofErr w:type="spellEnd"/>
      <w:r>
        <w:t>)</w:t>
      </w:r>
      <w:r w:rsidRPr="00992977">
        <w:t>,</w:t>
      </w:r>
      <w:r w:rsidRPr="002031AE">
        <w:t xml:space="preserve"> </w:t>
      </w:r>
      <w:r>
        <w:t xml:space="preserve"> </w:t>
      </w:r>
      <w:r w:rsidRPr="002031AE">
        <w:br/>
        <w:t>);</w:t>
      </w:r>
    </w:p>
    <w:p w14:paraId="690DD787" w14:textId="53124BC1" w:rsidR="00646968" w:rsidRDefault="00646968" w:rsidP="00A55A2B"/>
    <w:p w14:paraId="35626055" w14:textId="24842999" w:rsidR="00646968" w:rsidRDefault="00646968" w:rsidP="00666F70">
      <w:pPr>
        <w:pStyle w:val="Heading2"/>
      </w:pPr>
      <w:bookmarkStart w:id="14" w:name="_Toc69660555"/>
      <w:r>
        <w:t>Question 8</w:t>
      </w:r>
      <w:bookmarkEnd w:id="14"/>
    </w:p>
    <w:p w14:paraId="681DA1CF" w14:textId="2F9B6459" w:rsidR="00646968" w:rsidRDefault="00646968" w:rsidP="00646968">
      <w:r>
        <w:t xml:space="preserve">There would be a one-to-one relationship with Albums, because one album will have one record sales. </w:t>
      </w:r>
      <w:proofErr w:type="spellStart"/>
      <w:r>
        <w:t>AlbumId</w:t>
      </w:r>
      <w:proofErr w:type="spellEnd"/>
      <w:r>
        <w:t xml:space="preserve"> will be the foreign pointing to Albums.</w:t>
      </w:r>
    </w:p>
    <w:p w14:paraId="776566CC" w14:textId="0825905B" w:rsidR="00646968" w:rsidRDefault="00646968" w:rsidP="00646968"/>
    <w:p w14:paraId="5B9B3E88" w14:textId="7D3C8C20" w:rsidR="00A320E0" w:rsidRDefault="00646968" w:rsidP="00666F70">
      <w:pPr>
        <w:pStyle w:val="Heading2"/>
      </w:pPr>
      <w:bookmarkStart w:id="15" w:name="_Toc69660556"/>
      <w:r>
        <w:t>Question 9</w:t>
      </w:r>
      <w:bookmarkEnd w:id="15"/>
    </w:p>
    <w:p w14:paraId="66B0DCDC" w14:textId="03F11BF9" w:rsidR="00666F70" w:rsidRDefault="00646968" w:rsidP="00A320E0">
      <w:r w:rsidRPr="00646968">
        <w:t>CREATE VIEW [</w:t>
      </w:r>
      <w:r>
        <w:t>Artists View</w:t>
      </w:r>
      <w:r w:rsidRPr="00646968">
        <w:t>] AS</w:t>
      </w:r>
      <w:r w:rsidRPr="00646968">
        <w:br/>
        <w:t>SELECT </w:t>
      </w:r>
      <w:r>
        <w:t>*</w:t>
      </w:r>
      <w:r w:rsidRPr="00646968">
        <w:t xml:space="preserve"> </w:t>
      </w:r>
      <w:r w:rsidRPr="00646968">
        <w:br/>
        <w:t>FROM </w:t>
      </w:r>
      <w:r>
        <w:t>Artists</w:t>
      </w:r>
    </w:p>
    <w:p w14:paraId="53CAC213" w14:textId="77777777" w:rsidR="00666F70" w:rsidRDefault="00666F70" w:rsidP="00A320E0"/>
    <w:p w14:paraId="257C2E60" w14:textId="16D894A6" w:rsidR="00142B05" w:rsidRDefault="00142B05" w:rsidP="00666F70">
      <w:pPr>
        <w:pStyle w:val="Heading2"/>
      </w:pPr>
      <w:bookmarkStart w:id="16" w:name="_Toc69660557"/>
      <w:r>
        <w:t>Question 10</w:t>
      </w:r>
      <w:bookmarkEnd w:id="16"/>
    </w:p>
    <w:p w14:paraId="2025F365" w14:textId="55B24E81" w:rsidR="00142B05" w:rsidRDefault="00142B05" w:rsidP="00142B05">
      <w:pPr>
        <w:pStyle w:val="Heading3"/>
      </w:pPr>
      <w:bookmarkStart w:id="17" w:name="_Toc69660558"/>
      <w:r>
        <w:t>One-to-one</w:t>
      </w:r>
      <w:bookmarkEnd w:id="17"/>
    </w:p>
    <w:p w14:paraId="347A8F7E" w14:textId="50F2E789" w:rsidR="00142B05" w:rsidRDefault="00C46079" w:rsidP="00142B05">
      <w:pPr>
        <w:pStyle w:val="ListParagraph"/>
        <w:numPr>
          <w:ilvl w:val="0"/>
          <w:numId w:val="2"/>
        </w:numPr>
      </w:pPr>
      <w:proofErr w:type="spellStart"/>
      <w:r>
        <w:t>R</w:t>
      </w:r>
      <w:r w:rsidR="00142B05">
        <w:t>ecordSales</w:t>
      </w:r>
      <w:proofErr w:type="spellEnd"/>
      <w:r w:rsidR="00142B05">
        <w:t xml:space="preserve"> </w:t>
      </w:r>
      <w:r>
        <w:t xml:space="preserve">and </w:t>
      </w:r>
      <w:r w:rsidR="00142B05">
        <w:t>Albums</w:t>
      </w:r>
    </w:p>
    <w:p w14:paraId="133E43CC" w14:textId="417C6B04" w:rsidR="00142B05" w:rsidRDefault="00C46079" w:rsidP="00142B05">
      <w:pPr>
        <w:pStyle w:val="ListParagraph"/>
        <w:numPr>
          <w:ilvl w:val="0"/>
          <w:numId w:val="2"/>
        </w:numPr>
      </w:pPr>
      <w:proofErr w:type="spellStart"/>
      <w:r>
        <w:t>RecordSales</w:t>
      </w:r>
      <w:proofErr w:type="spellEnd"/>
      <w:r>
        <w:t xml:space="preserve"> and Artists</w:t>
      </w:r>
    </w:p>
    <w:p w14:paraId="0BE73276" w14:textId="263C66B4" w:rsidR="00142B05" w:rsidRPr="00142B05" w:rsidRDefault="00142B05" w:rsidP="00142B05">
      <w:pPr>
        <w:pStyle w:val="Heading3"/>
      </w:pPr>
      <w:bookmarkStart w:id="18" w:name="_Toc69660559"/>
      <w:r>
        <w:t>One-to-many</w:t>
      </w:r>
      <w:bookmarkEnd w:id="18"/>
    </w:p>
    <w:p w14:paraId="333DA020" w14:textId="3EBF19C4" w:rsidR="00C46079" w:rsidRDefault="003C0DBC" w:rsidP="00142B05">
      <w:pPr>
        <w:pStyle w:val="ListParagraph"/>
        <w:numPr>
          <w:ilvl w:val="0"/>
          <w:numId w:val="1"/>
        </w:numPr>
      </w:pPr>
      <w:r>
        <w:t>Albums and Genre</w:t>
      </w:r>
    </w:p>
    <w:p w14:paraId="444C5802" w14:textId="3550CB73" w:rsidR="003C0DBC" w:rsidRDefault="003C0DBC" w:rsidP="00142B05">
      <w:pPr>
        <w:pStyle w:val="ListParagraph"/>
        <w:numPr>
          <w:ilvl w:val="0"/>
          <w:numId w:val="1"/>
        </w:numPr>
      </w:pPr>
      <w:r>
        <w:t>Albums and Artists</w:t>
      </w:r>
    </w:p>
    <w:p w14:paraId="7799C567" w14:textId="22B90624" w:rsidR="003C0DBC" w:rsidRDefault="003C0DBC" w:rsidP="00142B05">
      <w:pPr>
        <w:pStyle w:val="ListParagraph"/>
        <w:numPr>
          <w:ilvl w:val="0"/>
          <w:numId w:val="1"/>
        </w:numPr>
      </w:pPr>
      <w:r>
        <w:t>Artists and single</w:t>
      </w:r>
    </w:p>
    <w:p w14:paraId="2F2D4C8D" w14:textId="42BC1493" w:rsidR="003C0DBC" w:rsidRDefault="003C0DBC" w:rsidP="00142B05">
      <w:pPr>
        <w:pStyle w:val="ListParagraph"/>
        <w:numPr>
          <w:ilvl w:val="0"/>
          <w:numId w:val="1"/>
        </w:numPr>
      </w:pPr>
      <w:r>
        <w:t xml:space="preserve">Artists and </w:t>
      </w:r>
      <w:proofErr w:type="spellStart"/>
      <w:r>
        <w:t>ExtendedPlay</w:t>
      </w:r>
      <w:proofErr w:type="spellEnd"/>
    </w:p>
    <w:p w14:paraId="5FC5E594" w14:textId="77777777" w:rsidR="00142B05" w:rsidRPr="00142B05" w:rsidRDefault="00142B05" w:rsidP="00142B05"/>
    <w:p w14:paraId="06FAF552" w14:textId="435176EE" w:rsidR="0088342A" w:rsidRDefault="00C46079" w:rsidP="005536B3">
      <w:r>
        <w:rPr>
          <w:noProof/>
        </w:rPr>
        <w:drawing>
          <wp:inline distT="0" distB="0" distL="0" distR="0" wp14:anchorId="2EF1CAC6" wp14:editId="223E871B">
            <wp:extent cx="3821502" cy="3941322"/>
            <wp:effectExtent l="0" t="0" r="762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0744" cy="39714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 w:rsidR="0088342A">
        <w:br w:type="page"/>
      </w:r>
    </w:p>
    <w:p w14:paraId="34E0D12C" w14:textId="083EF86A" w:rsidR="0088342A" w:rsidRDefault="0088342A" w:rsidP="0088342A">
      <w:pPr>
        <w:pStyle w:val="Heading1"/>
      </w:pPr>
      <w:bookmarkStart w:id="19" w:name="_Toc69660560"/>
      <w:r>
        <w:lastRenderedPageBreak/>
        <w:t>References</w:t>
      </w:r>
      <w:bookmarkEnd w:id="19"/>
    </w:p>
    <w:p w14:paraId="72CCAA16" w14:textId="77777777" w:rsidR="0088342A" w:rsidRPr="0088342A" w:rsidRDefault="0088342A" w:rsidP="0088342A"/>
    <w:p w14:paraId="04146227" w14:textId="10B60D64" w:rsidR="009437F9" w:rsidRPr="009437F9" w:rsidRDefault="006179D9" w:rsidP="009437F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437F9" w:rsidRPr="009437F9">
        <w:t xml:space="preserve">Academy, A. (2019). "What is the difference between DBMS and RDBMS?". from </w:t>
      </w:r>
      <w:hyperlink r:id="rId9" w:anchor=":~:text=Data%20Access%3A%20Data%20is%20accessed%20faster%20in%20RDBMS,the%20query%20and%20get%20the%20required%20results%20accordingly" w:history="1">
        <w:r w:rsidR="009437F9" w:rsidRPr="009437F9">
          <w:rPr>
            <w:rStyle w:val="Hyperlink"/>
          </w:rPr>
          <w:t>https://afteracademy.com/blog/what-is-the-difference-between-dbms-and-rdbms#:~:text=Data%20Access%3A%20Data%20is%20accessed%20faster%20in%20RDBMS,the%20query%20and%20get%20the%20required%20results%20accordingly</w:t>
        </w:r>
      </w:hyperlink>
      <w:r w:rsidR="009437F9" w:rsidRPr="009437F9">
        <w:t>.</w:t>
      </w:r>
    </w:p>
    <w:p w14:paraId="106EB626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1C9B89F7" w14:textId="77777777" w:rsidR="009437F9" w:rsidRPr="009437F9" w:rsidRDefault="009437F9" w:rsidP="009437F9">
      <w:pPr>
        <w:pStyle w:val="EndNoteBibliography"/>
      </w:pPr>
      <w:r w:rsidRPr="009437F9">
        <w:t>AHMED, I. (2019). "5 Best RDBMSs – A Comparison of Strengths and Weaknesses."</w:t>
      </w:r>
    </w:p>
    <w:p w14:paraId="5ED12315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480FF188" w14:textId="5F4C14E7" w:rsidR="009437F9" w:rsidRPr="009437F9" w:rsidRDefault="009437F9" w:rsidP="009437F9">
      <w:pPr>
        <w:pStyle w:val="EndNoteBibliography"/>
      </w:pPr>
      <w:r w:rsidRPr="009437F9">
        <w:t xml:space="preserve">Branson, T. (2016). "8 Major Advantages of Using MySQL." from </w:t>
      </w:r>
      <w:hyperlink r:id="rId10" w:history="1">
        <w:r w:rsidRPr="009437F9">
          <w:rPr>
            <w:rStyle w:val="Hyperlink"/>
          </w:rPr>
          <w:t>https://www.datamation.com/storage/8-major-advantages-of-using-mysql/</w:t>
        </w:r>
      </w:hyperlink>
      <w:r w:rsidRPr="009437F9">
        <w:t>.</w:t>
      </w:r>
    </w:p>
    <w:p w14:paraId="0B1FE44C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2762B8B4" w14:textId="77777777" w:rsidR="009437F9" w:rsidRPr="009437F9" w:rsidRDefault="009437F9" w:rsidP="009437F9">
      <w:pPr>
        <w:pStyle w:val="EndNoteBibliography"/>
      </w:pPr>
      <w:r w:rsidRPr="009437F9">
        <w:t>Flair, D. (2020). "Amazon Aurora – 5 Unbelievable Benefits &amp; Use Cases."</w:t>
      </w:r>
    </w:p>
    <w:p w14:paraId="757C67A8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137F3A5B" w14:textId="54572EE4" w:rsidR="009437F9" w:rsidRPr="009437F9" w:rsidRDefault="009437F9" w:rsidP="009437F9">
      <w:pPr>
        <w:pStyle w:val="EndNoteBibliography"/>
      </w:pPr>
      <w:r w:rsidRPr="009437F9">
        <w:t xml:space="preserve">G2 (2021). "Compare Relational Databases Software." from </w:t>
      </w:r>
      <w:hyperlink r:id="rId11" w:history="1">
        <w:r w:rsidRPr="009437F9">
          <w:rPr>
            <w:rStyle w:val="Hyperlink"/>
          </w:rPr>
          <w:t>https://www.g2.com/categories/relational-databases</w:t>
        </w:r>
      </w:hyperlink>
      <w:r w:rsidRPr="009437F9">
        <w:t>.</w:t>
      </w:r>
    </w:p>
    <w:p w14:paraId="60667358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012278C5" w14:textId="56745E66" w:rsidR="009437F9" w:rsidRPr="009437F9" w:rsidRDefault="009437F9" w:rsidP="009437F9">
      <w:pPr>
        <w:pStyle w:val="EndNoteBibliography"/>
      </w:pPr>
      <w:r w:rsidRPr="009437F9">
        <w:t xml:space="preserve">help, S. t. (2021). "Top 30 Most Popular Database Management Software: Complete List." from </w:t>
      </w:r>
      <w:hyperlink r:id="rId12" w:history="1">
        <w:r w:rsidRPr="009437F9">
          <w:rPr>
            <w:rStyle w:val="Hyperlink"/>
          </w:rPr>
          <w:t>https://www.softwaretestinghelp.com/database-management-software/</w:t>
        </w:r>
      </w:hyperlink>
      <w:r w:rsidRPr="009437F9">
        <w:t>.</w:t>
      </w:r>
    </w:p>
    <w:p w14:paraId="1D0D5E77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440A459B" w14:textId="1D0F8E78" w:rsidR="009437F9" w:rsidRPr="009437F9" w:rsidRDefault="009437F9" w:rsidP="009437F9">
      <w:pPr>
        <w:pStyle w:val="EndNoteBibliography"/>
      </w:pPr>
      <w:r w:rsidRPr="009437F9">
        <w:t xml:space="preserve">Nagy, Z. (2018). "Microsoft SQL Server Database Advantages And Best Practices." from </w:t>
      </w:r>
      <w:hyperlink r:id="rId13" w:history="1">
        <w:r w:rsidRPr="009437F9">
          <w:rPr>
            <w:rStyle w:val="Hyperlink"/>
          </w:rPr>
          <w:t>https://www.quickstart.com/blog/microsoft-sql-server-database-advantages-and-best-practices/</w:t>
        </w:r>
      </w:hyperlink>
      <w:r w:rsidRPr="009437F9">
        <w:t>.</w:t>
      </w:r>
    </w:p>
    <w:p w14:paraId="5034FCCF" w14:textId="77777777" w:rsidR="009437F9" w:rsidRPr="009437F9" w:rsidRDefault="009437F9" w:rsidP="009437F9">
      <w:pPr>
        <w:pStyle w:val="EndNoteBibliography"/>
        <w:spacing w:after="0"/>
        <w:ind w:left="720" w:hanging="720"/>
      </w:pPr>
      <w:r w:rsidRPr="009437F9">
        <w:tab/>
      </w:r>
    </w:p>
    <w:p w14:paraId="1AA3FA74" w14:textId="139E80EF" w:rsidR="009437F9" w:rsidRPr="009437F9" w:rsidRDefault="009437F9" w:rsidP="009437F9">
      <w:pPr>
        <w:pStyle w:val="EndNoteBibliography"/>
      </w:pPr>
      <w:r w:rsidRPr="009437F9">
        <w:t xml:space="preserve">Singh, H. (2020). "Oracle Database Advantages, Disadvantages and Features [Guide 2021]." from </w:t>
      </w:r>
      <w:hyperlink r:id="rId14" w:history="1">
        <w:r w:rsidRPr="009437F9">
          <w:rPr>
            <w:rStyle w:val="Hyperlink"/>
          </w:rPr>
          <w:t>https://theninehertz.com/blog/advantages-of-using-oracle-database</w:t>
        </w:r>
      </w:hyperlink>
      <w:r w:rsidRPr="009437F9">
        <w:t>.</w:t>
      </w:r>
    </w:p>
    <w:p w14:paraId="6B8D1510" w14:textId="77777777" w:rsidR="009437F9" w:rsidRPr="009437F9" w:rsidRDefault="009437F9" w:rsidP="009437F9">
      <w:pPr>
        <w:pStyle w:val="EndNoteBibliography"/>
        <w:ind w:left="720" w:hanging="720"/>
      </w:pPr>
      <w:r w:rsidRPr="009437F9">
        <w:tab/>
      </w:r>
    </w:p>
    <w:p w14:paraId="0A2E9C2F" w14:textId="1921FA19" w:rsidR="006179D9" w:rsidRPr="000B2D27" w:rsidRDefault="006179D9" w:rsidP="006179D9">
      <w:pPr>
        <w:pStyle w:val="Caption"/>
      </w:pPr>
      <w:r>
        <w:fldChar w:fldCharType="end"/>
      </w:r>
    </w:p>
    <w:sectPr w:rsidR="006179D9" w:rsidRPr="000B2D27" w:rsidSect="000B2D27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2644EE"/>
    <w:multiLevelType w:val="hybridMultilevel"/>
    <w:tmpl w:val="4BCE73C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716A20"/>
    <w:multiLevelType w:val="hybridMultilevel"/>
    <w:tmpl w:val="16868C9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A94486"/>
    <w:rsid w:val="00082AF7"/>
    <w:rsid w:val="000B2D27"/>
    <w:rsid w:val="000D4B84"/>
    <w:rsid w:val="00142B05"/>
    <w:rsid w:val="001B7782"/>
    <w:rsid w:val="002031AE"/>
    <w:rsid w:val="00221A08"/>
    <w:rsid w:val="00277ABB"/>
    <w:rsid w:val="003C0DBC"/>
    <w:rsid w:val="00465E69"/>
    <w:rsid w:val="004916F0"/>
    <w:rsid w:val="005536B3"/>
    <w:rsid w:val="00557F7B"/>
    <w:rsid w:val="005B7BEA"/>
    <w:rsid w:val="006179D9"/>
    <w:rsid w:val="00646968"/>
    <w:rsid w:val="00666F70"/>
    <w:rsid w:val="007A1158"/>
    <w:rsid w:val="007C5589"/>
    <w:rsid w:val="00867877"/>
    <w:rsid w:val="0088342A"/>
    <w:rsid w:val="00885CAF"/>
    <w:rsid w:val="008C57A6"/>
    <w:rsid w:val="008C5B5E"/>
    <w:rsid w:val="008F216C"/>
    <w:rsid w:val="00925224"/>
    <w:rsid w:val="009437F9"/>
    <w:rsid w:val="009557AB"/>
    <w:rsid w:val="009602ED"/>
    <w:rsid w:val="00992977"/>
    <w:rsid w:val="009C66A2"/>
    <w:rsid w:val="00A320E0"/>
    <w:rsid w:val="00A55A2B"/>
    <w:rsid w:val="00A67BD4"/>
    <w:rsid w:val="00A94486"/>
    <w:rsid w:val="00B01556"/>
    <w:rsid w:val="00B43045"/>
    <w:rsid w:val="00C46079"/>
    <w:rsid w:val="00CD7991"/>
    <w:rsid w:val="00D07FD3"/>
    <w:rsid w:val="00D12D9E"/>
    <w:rsid w:val="00D20B9B"/>
    <w:rsid w:val="00DC7BB8"/>
    <w:rsid w:val="00E007E1"/>
    <w:rsid w:val="00E03E26"/>
    <w:rsid w:val="00EC7C7A"/>
    <w:rsid w:val="00F76C97"/>
    <w:rsid w:val="00FA7CCF"/>
    <w:rsid w:val="00FF79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506D2AA"/>
  <w15:chartTrackingRefBased/>
  <w15:docId w15:val="{02741E18-9A70-4B74-9D7D-83412E703F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55A2B"/>
  </w:style>
  <w:style w:type="paragraph" w:styleId="Heading1">
    <w:name w:val="heading 1"/>
    <w:basedOn w:val="Normal"/>
    <w:next w:val="Normal"/>
    <w:link w:val="Heading1Char"/>
    <w:uiPriority w:val="9"/>
    <w:qFormat/>
    <w:rsid w:val="000B2D2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21A0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42B0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2D27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0B2D27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0B2D2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0B2D27"/>
    <w:pPr>
      <w:outlineLvl w:val="9"/>
    </w:pPr>
    <w:rPr>
      <w:lang w:val="en-US"/>
    </w:rPr>
  </w:style>
  <w:style w:type="table" w:styleId="TableGrid">
    <w:name w:val="Table Grid"/>
    <w:basedOn w:val="TableNormal"/>
    <w:uiPriority w:val="39"/>
    <w:rsid w:val="000B2D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179D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179D9"/>
    <w:pPr>
      <w:spacing w:after="0"/>
      <w:jc w:val="center"/>
    </w:pPr>
    <w:rPr>
      <w:rFonts w:ascii="Calibri" w:hAnsi="Calibri" w:cs="Calibri"/>
      <w:noProof/>
      <w:sz w:val="18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79D9"/>
    <w:rPr>
      <w:rFonts w:ascii="Calibri" w:hAnsi="Calibri" w:cs="Calibri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179D9"/>
    <w:pPr>
      <w:spacing w:line="240" w:lineRule="auto"/>
    </w:pPr>
    <w:rPr>
      <w:rFonts w:ascii="Calibri" w:hAnsi="Calibri" w:cs="Calibri"/>
      <w:noProof/>
      <w:sz w:val="18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179D9"/>
    <w:rPr>
      <w:rFonts w:ascii="Calibri" w:hAnsi="Calibri" w:cs="Calibri"/>
      <w:noProof/>
      <w:sz w:val="18"/>
      <w:lang w:val="en-US"/>
    </w:rPr>
  </w:style>
  <w:style w:type="character" w:styleId="Hyperlink">
    <w:name w:val="Hyperlink"/>
    <w:basedOn w:val="DefaultParagraphFont"/>
    <w:uiPriority w:val="99"/>
    <w:unhideWhenUsed/>
    <w:rsid w:val="006179D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179D9"/>
    <w:rPr>
      <w:color w:val="605E5C"/>
      <w:shd w:val="clear" w:color="auto" w:fill="E1DFDD"/>
    </w:rPr>
  </w:style>
  <w:style w:type="paragraph" w:styleId="TOC1">
    <w:name w:val="toc 1"/>
    <w:basedOn w:val="Normal"/>
    <w:next w:val="Normal"/>
    <w:autoRedefine/>
    <w:uiPriority w:val="39"/>
    <w:unhideWhenUsed/>
    <w:rsid w:val="00221A08"/>
    <w:pPr>
      <w:spacing w:after="100"/>
    </w:pPr>
  </w:style>
  <w:style w:type="character" w:customStyle="1" w:styleId="Heading2Char">
    <w:name w:val="Heading 2 Char"/>
    <w:basedOn w:val="DefaultParagraphFont"/>
    <w:link w:val="Heading2"/>
    <w:uiPriority w:val="9"/>
    <w:rsid w:val="00221A0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42B0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142B05"/>
    <w:pPr>
      <w:ind w:left="720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5536B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5536B3"/>
    <w:pPr>
      <w:spacing w:after="100"/>
      <w:ind w:left="440"/>
    </w:pPr>
  </w:style>
  <w:style w:type="paragraph" w:styleId="TableofFigures">
    <w:name w:val="table of figures"/>
    <w:basedOn w:val="Normal"/>
    <w:next w:val="Normal"/>
    <w:uiPriority w:val="99"/>
    <w:unhideWhenUsed/>
    <w:rsid w:val="00666F70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8980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542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251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908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s://www.quickstart.com/blog/microsoft-sql-server-database-advantages-and-best-practices/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www.softwaretestinghelp.com/database-management-software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hyperlink" Target="https://www.g2.com/categories/relational-databases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datamation.com/storage/8-major-advantages-of-using-mysql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afteracademy.com/blog/what-is-the-difference-between-dbms-and-rdbms" TargetMode="External"/><Relationship Id="rId14" Type="http://schemas.openxmlformats.org/officeDocument/2006/relationships/hyperlink" Target="https://theninehertz.com/blog/advantages-of-using-oracle-databas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AA6B45-A0BF-4DCA-9383-C8FCD7C734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7</TotalTime>
  <Pages>1</Pages>
  <Words>2533</Words>
  <Characters>14443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2</vt:lpstr>
    </vt:vector>
  </TitlesOfParts>
  <Company/>
  <LinksUpToDate>false</LinksUpToDate>
  <CharactersWithSpaces>16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2</dc:title>
  <dc:subject>ITRI 613</dc:subject>
  <dc:creator>Enrico Dreyer</dc:creator>
  <cp:keywords/>
  <dc:description/>
  <cp:lastModifiedBy>Enrico Dreyer</cp:lastModifiedBy>
  <cp:revision>43</cp:revision>
  <cp:lastPrinted>2021-04-18T15:48:00Z</cp:lastPrinted>
  <dcterms:created xsi:type="dcterms:W3CDTF">2021-04-18T08:42:00Z</dcterms:created>
  <dcterms:modified xsi:type="dcterms:W3CDTF">2021-04-18T15:49:00Z</dcterms:modified>
  <cp:category>31210783</cp:category>
</cp:coreProperties>
</file>